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commentRangeStart w:id="0"/>
    <w:p w14:paraId="2436856D" w14:textId="1C32D22C" w:rsidR="00573C21" w:rsidRPr="000511AB" w:rsidRDefault="00C118A3" w:rsidP="00C118A3">
      <w:pPr>
        <w:jc w:val="center"/>
        <w:rPr>
          <w:rFonts w:cs="Times New Roman"/>
          <w:szCs w:val="24"/>
        </w:rPr>
      </w:pPr>
      <w:r w:rsidRPr="00D1134D">
        <w:rPr>
          <w:rFonts w:cs="Times New Roman"/>
          <w:noProof/>
          <w:szCs w:val="24"/>
          <w:lang w:eastAsia="es-CO"/>
        </w:rPr>
        <mc:AlternateContent>
          <mc:Choice Requires="wps">
            <w:drawing>
              <wp:anchor distT="45720" distB="45720" distL="114300" distR="114300" simplePos="0" relativeHeight="251672576" behindDoc="0" locked="0" layoutInCell="1" allowOverlap="1" wp14:anchorId="51901C70" wp14:editId="23596C65">
                <wp:simplePos x="0" y="0"/>
                <wp:positionH relativeFrom="page">
                  <wp:posOffset>42545</wp:posOffset>
                </wp:positionH>
                <wp:positionV relativeFrom="paragraph">
                  <wp:posOffset>264</wp:posOffset>
                </wp:positionV>
                <wp:extent cx="7685405" cy="1656080"/>
                <wp:effectExtent l="0" t="0" r="10795" b="20320"/>
                <wp:wrapSquare wrapText="bothSides"/>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85405" cy="1656080"/>
                        </a:xfrm>
                        <a:prstGeom prst="rect">
                          <a:avLst/>
                        </a:prstGeom>
                        <a:solidFill>
                          <a:srgbClr val="FFFFFF"/>
                        </a:solidFill>
                        <a:ln w="9525">
                          <a:solidFill>
                            <a:schemeClr val="accent2"/>
                          </a:solidFill>
                          <a:miter lim="800000"/>
                          <a:headEnd/>
                          <a:tailEnd/>
                        </a:ln>
                      </wps:spPr>
                      <wps:txbx>
                        <w:txbxContent>
                          <w:p w14:paraId="22B474BA" w14:textId="77777777" w:rsidR="005F38F9" w:rsidRPr="00C118A3" w:rsidRDefault="005F38F9" w:rsidP="00C118A3">
                            <w:pPr>
                              <w:pStyle w:val="Textocomentario"/>
                              <w:spacing w:after="120"/>
                            </w:pPr>
                            <w:r w:rsidRPr="00C118A3">
                              <w:rPr>
                                <w:b/>
                                <w:color w:val="ED7D31" w:themeColor="accent2"/>
                              </w:rPr>
                              <w:t>Sobre plantilla y comentarios:</w:t>
                            </w:r>
                            <w:r w:rsidRPr="00C118A3">
                              <w:t xml:space="preserve"> 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7FEEC56E" w14:textId="4BEEAADF" w:rsidR="005F38F9" w:rsidRPr="00C118A3" w:rsidRDefault="005F38F9" w:rsidP="00C118A3">
                            <w:pPr>
                              <w:pStyle w:val="Textocomentario"/>
                              <w:spacing w:after="120"/>
                            </w:pPr>
                            <w:r w:rsidRPr="00C118A3">
                              <w:rPr>
                                <w:b/>
                                <w:color w:val="ED7D31" w:themeColor="accent2"/>
                              </w:rPr>
                              <w:t>Compatibilidad:</w:t>
                            </w:r>
                            <w:r w:rsidRPr="00C118A3">
                              <w:t xml:space="preserve"> esta plantilla está diseñada en Microsoft Word 2016, algunas funciones desplegables podrían no funcionar en versiones anteriores o en otros editores de texto como </w:t>
                            </w:r>
                            <w:r>
                              <w:t>Word</w:t>
                            </w:r>
                            <w:r w:rsidRPr="00C118A3">
                              <w:t xml:space="preserve"> para Mac, OpenOffice, Google Drive, etc.</w:t>
                            </w:r>
                          </w:p>
                          <w:p w14:paraId="06190034" w14:textId="77777777" w:rsidR="005F38F9" w:rsidRPr="00C118A3" w:rsidRDefault="005F38F9" w:rsidP="00C118A3">
                            <w:pPr>
                              <w:pStyle w:val="Textocomentario"/>
                              <w:spacing w:after="120"/>
                            </w:pPr>
                            <w:r w:rsidRPr="00C118A3">
                              <w:rPr>
                                <w:b/>
                                <w:color w:val="ED7D31" w:themeColor="accent2"/>
                              </w:rPr>
                              <w:t>Autoría:</w:t>
                            </w:r>
                            <w:r w:rsidRPr="00C118A3">
                              <w:t xml:space="preserve"> esta plantilla es idea original y concebida por las Bibliotecas de la Universidad de San Buenaventura para uso de su comunidad académica, pero la puedes adaptar libremente si vas a entregar tu trabajo de grado a la biblioteca de otra institución, otorgando los créditos correspondientes.</w:t>
                            </w:r>
                          </w:p>
                          <w:p w14:paraId="08298C75" w14:textId="052318DC" w:rsidR="005F38F9" w:rsidRPr="00C118A3" w:rsidRDefault="005F38F9" w:rsidP="00C118A3">
                            <w:pPr>
                              <w:pStyle w:val="Textocomentario"/>
                              <w:jc w:val="left"/>
                            </w:pPr>
                            <w:r w:rsidRPr="00C118A3">
                              <w:rPr>
                                <w:b/>
                                <w:noProof/>
                                <w:lang w:eastAsia="es-CO"/>
                              </w:rPr>
                              <w:drawing>
                                <wp:inline distT="0" distB="0" distL="0" distR="0" wp14:anchorId="7A8BEE1F" wp14:editId="653B098E">
                                  <wp:extent cx="181154" cy="254199"/>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622" cy="263276"/>
                                          </a:xfrm>
                                          <a:prstGeom prst="rect">
                                            <a:avLst/>
                                          </a:prstGeom>
                                          <a:noFill/>
                                          <a:ln>
                                            <a:noFill/>
                                          </a:ln>
                                        </pic:spPr>
                                      </pic:pic>
                                    </a:graphicData>
                                  </a:graphic>
                                </wp:inline>
                              </w:drawing>
                            </w:r>
                            <w:r w:rsidRPr="00C118A3">
                              <w:t xml:space="preserve">                      Ya puedes eliminar este cuadro de texto con nota introductoria</w:t>
                            </w:r>
                            <w:r>
                              <w:t xml:space="preserve"> y distribuir uniformemente los datos de portada</w:t>
                            </w:r>
                            <w:r w:rsidRPr="00C118A3">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01C70" id="_x0000_t202" coordsize="21600,21600" o:spt="202" path="m,l,21600r21600,l21600,xe">
                <v:stroke joinstyle="miter"/>
                <v:path gradientshapeok="t" o:connecttype="rect"/>
              </v:shapetype>
              <v:shape id="Cuadro de texto 2" o:spid="_x0000_s1026" type="#_x0000_t202" style="position:absolute;left:0;text-align:left;margin-left:3.35pt;margin-top:0;width:605.15pt;height:130.4pt;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" strokecolor="#ed7d31 [3205]">
                <v:textbox>
                  <w:txbxContent>
                    <w:p w14:paraId="22B474BA" w14:textId="77777777" w:rsidR="005F38F9" w:rsidRPr="00C118A3" w:rsidRDefault="005F38F9" w:rsidP="00C118A3">
                      <w:pPr>
                        <w:pStyle w:val="Textocomentario"/>
                        <w:spacing w:after="120"/>
                      </w:pPr>
                      <w:r w:rsidRPr="00C118A3">
                        <w:rPr>
                          <w:b/>
                          <w:color w:val="ED7D31" w:themeColor="accent2"/>
                        </w:rPr>
                        <w:t>Sobre plantilla y comentarios:</w:t>
                      </w:r>
                      <w:r w:rsidRPr="00C118A3">
                        <w:t xml:space="preserve"> te vamos a acompañar durante la edición de tu trabajo con comentarios ubicados en la margen derecha, léelos con atención; si no los puedes ver, actívalos así: Revisar &gt; Mostrar comentarios. Después de leer el último comentario puedes eliminarlos masivamente, así: ubica el cursor en cualquier comentario &gt; Menú Revisar &gt; Eliminar &gt; Eliminar todos los comentarios del documento. </w:t>
                      </w:r>
                    </w:p>
                    <w:p w14:paraId="7FEEC56E" w14:textId="4BEEAADF" w:rsidR="005F38F9" w:rsidRPr="00C118A3" w:rsidRDefault="005F38F9" w:rsidP="00C118A3">
                      <w:pPr>
                        <w:pStyle w:val="Textocomentario"/>
                        <w:spacing w:after="120"/>
                      </w:pPr>
                      <w:r w:rsidRPr="00C118A3">
                        <w:rPr>
                          <w:b/>
                          <w:color w:val="ED7D31" w:themeColor="accent2"/>
                        </w:rPr>
                        <w:t>Compatibilidad:</w:t>
                      </w:r>
                      <w:r w:rsidRPr="00C118A3">
                        <w:t xml:space="preserve"> esta plantilla está diseñada en Microsoft Word 2016, algunas funciones desplegables podrían no funcionar en versiones anteriores o en otros editores de texto como </w:t>
                      </w:r>
                      <w:r>
                        <w:t>Word</w:t>
                      </w:r>
                      <w:r w:rsidRPr="00C118A3">
                        <w:t xml:space="preserve"> para Mac, OpenOffice, Google Drive, etc.</w:t>
                      </w:r>
                    </w:p>
                    <w:p w14:paraId="06190034" w14:textId="77777777" w:rsidR="005F38F9" w:rsidRPr="00C118A3" w:rsidRDefault="005F38F9" w:rsidP="00C118A3">
                      <w:pPr>
                        <w:pStyle w:val="Textocomentario"/>
                        <w:spacing w:after="120"/>
                      </w:pPr>
                      <w:r w:rsidRPr="00C118A3">
                        <w:rPr>
                          <w:b/>
                          <w:color w:val="ED7D31" w:themeColor="accent2"/>
                        </w:rPr>
                        <w:t>Autoría:</w:t>
                      </w:r>
                      <w:r w:rsidRPr="00C118A3">
                        <w:t xml:space="preserve"> esta plantilla es idea original y concebida por las Bibliotecas de la Universidad de San Buenaventura para uso de su comunidad académica, pero la puedes adaptar libremente si vas a entregar tu trabajo de grado a la biblioteca de otra institución, otorgando los créditos correspondientes.</w:t>
                      </w:r>
                    </w:p>
                    <w:p w14:paraId="08298C75" w14:textId="052318DC" w:rsidR="005F38F9" w:rsidRPr="00C118A3" w:rsidRDefault="005F38F9" w:rsidP="00C118A3">
                      <w:pPr>
                        <w:pStyle w:val="Textocomentario"/>
                        <w:jc w:val="left"/>
                      </w:pPr>
                      <w:r w:rsidRPr="00C118A3">
                        <w:rPr>
                          <w:b/>
                          <w:noProof/>
                          <w:lang w:eastAsia="es-CO"/>
                        </w:rPr>
                        <w:drawing>
                          <wp:inline distT="0" distB="0" distL="0" distR="0" wp14:anchorId="7A8BEE1F" wp14:editId="653B098E">
                            <wp:extent cx="181154" cy="254199"/>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7622" cy="263276"/>
                                    </a:xfrm>
                                    <a:prstGeom prst="rect">
                                      <a:avLst/>
                                    </a:prstGeom>
                                    <a:noFill/>
                                    <a:ln>
                                      <a:noFill/>
                                    </a:ln>
                                  </pic:spPr>
                                </pic:pic>
                              </a:graphicData>
                            </a:graphic>
                          </wp:inline>
                        </w:drawing>
                      </w:r>
                      <w:r w:rsidRPr="00C118A3">
                        <w:t xml:space="preserve">                      Ya puedes eliminar este cuadro de texto con nota introductoria</w:t>
                      </w:r>
                      <w:r>
                        <w:t xml:space="preserve"> y distribuir uniformemente los datos de portada</w:t>
                      </w:r>
                      <w:r w:rsidRPr="00C118A3">
                        <w:t>.</w:t>
                      </w:r>
                    </w:p>
                  </w:txbxContent>
                </v:textbox>
                <w10:wrap type="square" anchorx="page"/>
              </v:shape>
            </w:pict>
          </mc:Fallback>
        </mc:AlternateContent>
      </w:r>
      <w:r>
        <w:rPr>
          <w:rFonts w:cs="Times New Roman"/>
          <w:szCs w:val="24"/>
        </w:rPr>
        <w:t xml:space="preserve"> </w:t>
      </w:r>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Pr="000511AB" w:rsidRDefault="00BE513C" w:rsidP="00573C21">
      <w:pPr>
        <w:jc w:val="center"/>
        <w:rPr>
          <w:rFonts w:cs="Times New Roman"/>
          <w:szCs w:val="24"/>
        </w:rPr>
      </w:pPr>
    </w:p>
    <w:p w14:paraId="167A4B08" w14:textId="66A8B26C" w:rsidR="00F15413" w:rsidRPr="003F3506" w:rsidRDefault="003F3506" w:rsidP="003028E4">
      <w:pPr>
        <w:jc w:val="center"/>
        <w:rPr>
          <w:rFonts w:cs="Times New Roman"/>
          <w:szCs w:val="24"/>
        </w:rPr>
      </w:pPr>
      <w:commentRangeStart w:id="2"/>
      <w:r w:rsidRPr="003F3506">
        <w:rPr>
          <w:rFonts w:cs="Times New Roman"/>
          <w:szCs w:val="24"/>
        </w:rPr>
        <w:t>E</w:t>
      </w:r>
      <w:commentRangeEnd w:id="2"/>
      <w:r w:rsidR="003028E4">
        <w:rPr>
          <w:rStyle w:val="Refdecomentario"/>
        </w:rPr>
        <w:commentReference w:id="2"/>
      </w:r>
      <w:r w:rsidRPr="003F3506">
        <w:rPr>
          <w:rFonts w:cs="Times New Roman"/>
          <w:szCs w:val="24"/>
        </w:rPr>
        <w:t>lizabeth González Mejía</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6C9D2993" w14:textId="51CA6FDD" w:rsidR="00F15413" w:rsidRPr="003F3506" w:rsidRDefault="003F3506" w:rsidP="003028E4">
      <w:pPr>
        <w:jc w:val="center"/>
        <w:rPr>
          <w:rFonts w:cs="Times New Roman"/>
          <w:szCs w:val="24"/>
        </w:rPr>
      </w:pPr>
      <w:r w:rsidRPr="003F3506">
        <w:rPr>
          <w:rFonts w:cs="Times New Roman"/>
          <w:szCs w:val="24"/>
        </w:rPr>
        <w:t>María Claudia Home Collazos</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6450EB07" w14:textId="4CDEA829" w:rsidR="00F15413" w:rsidRPr="003F3506" w:rsidRDefault="003F3506" w:rsidP="003028E4">
      <w:pPr>
        <w:jc w:val="center"/>
        <w:rPr>
          <w:rFonts w:cs="Times New Roman"/>
          <w:szCs w:val="24"/>
        </w:rPr>
      </w:pPr>
      <w:r w:rsidRPr="003F3506">
        <w:rPr>
          <w:rFonts w:cs="Times New Roman"/>
          <w:szCs w:val="24"/>
        </w:rPr>
        <w:t>Hugo Alberto Lozano Valderrama</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usuario</w:t>
      </w:r>
      <w:r w:rsidR="00AE5205" w:rsidRPr="003F3506">
        <w:rPr>
          <w:rFonts w:cs="Times New Roman"/>
          <w:szCs w:val="24"/>
        </w:rPr>
        <w:t>@correo.com</w:t>
      </w:r>
    </w:p>
    <w:p w14:paraId="7A4FF0BD" w14:textId="77777777" w:rsidR="00573C21" w:rsidRPr="000511AB" w:rsidRDefault="00573C21" w:rsidP="00573C21">
      <w:pPr>
        <w:jc w:val="center"/>
        <w:rPr>
          <w:rFonts w:cs="Times New Roman"/>
          <w:szCs w:val="24"/>
        </w:rPr>
      </w:pPr>
    </w:p>
    <w:p w14:paraId="67D36C4F" w14:textId="0FF0D89D" w:rsidR="00573C21" w:rsidRPr="000511AB" w:rsidRDefault="00B31AA8" w:rsidP="00C118A3">
      <w:pPr>
        <w:jc w:val="center"/>
        <w:rPr>
          <w:rFonts w:cs="Times New Roman"/>
          <w:szCs w:val="24"/>
        </w:rPr>
      </w:pPr>
      <w:sdt>
        <w:sdtPr>
          <w:rPr>
            <w:rStyle w:val="Estilo7"/>
          </w:rPr>
          <w:alias w:val="Tipo de documento"/>
          <w:tag w:val="Tipo de documento"/>
          <w:id w:val="1948186751"/>
          <w:placeholder>
            <w:docPart w:val="DefaultPlaceholder_1081868575"/>
          </w:placeholder>
          <w15:color w:val="FF6600"/>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 </w:t>
      </w:r>
      <w:sdt>
        <w:sdtPr>
          <w:rPr>
            <w:rStyle w:val="Estilo8"/>
          </w:rPr>
          <w:alias w:val="Título obtenido"/>
          <w:tag w:val="Título"/>
          <w:id w:val="-377165559"/>
          <w:placeholder>
            <w:docPart w:val="868E6445A4AD477796F9F86286F5076B"/>
          </w:placeholder>
          <w15:color w:val="FF6600"/>
          <w:dropDownList>
            <w:listItem w:displayText="Seleccione título otorgado por USB Colombia (A-Z)" w:value="Seleccione título otorgado por USB Colombia (A-Z)"/>
            <w:listItem w:displayText="Abogado" w:value="Abogado"/>
            <w:listItem w:displayText="Administración del Comercio Internacional" w:value="Administración del Comercio Internacional"/>
            <w:listItem w:displayText="Administrador de Empresas" w:value="Administrador de Empresas"/>
            <w:listItem w:displayText="Administrador de Negocios" w:value="Administrador de Negocios"/>
            <w:listItem w:displayText="Administrador Turístico" w:value="Administrador Turístico"/>
            <w:listItem w:displayText="Arquitecto" w:value="Arquitecto"/>
            <w:listItem w:displayText="Bacteriólogo" w:value="Bacteriólogo"/>
            <w:listItem w:displayText="Contador Público" w:value="Contador Público"/>
            <w:listItem w:displayText="Diseñador de Vestuario" w:value="Diseñador de Vestuario"/>
            <w:listItem w:displayText="Diseñador Industrial" w:value="Diseñador Industrial"/>
            <w:listItem w:displayText="Doctor en Ciencias de la Educación " w:value="Doctor en Ciencias de la Educación "/>
            <w:listItem w:displayText="Doctor en Educación" w:value="Doctor en Educación"/>
            <w:listItem w:displayText="Doctor en Humanidades, Humanismo y Persona" w:value="Doctor en Humanidades, Humanismo y Persona"/>
            <w:listItem w:displayText="Doctor en Psicología" w:value="Doctor en Psicología"/>
            <w:listItem w:displayText="Economista" w:value="Economista"/>
            <w:listItem w:displayText="Especialista en Administración de la Seguridad" w:value="Especialista en Administración de la Seguridad"/>
            <w:listItem w:displayText="Especialista en Administración de Negocios" w:value="Especialista en Administración de Negocios"/>
            <w:listItem w:displayText="Especialista en Atención Psicosocial a Víctimas y Sobrevivientes" w:value="Especialista en Atención Psicosocial a Víctimas y Sobrevivientes"/>
            <w:listItem w:displayText="Tecnólogo en la Gestión de la Producción Multimedia" w:value="Tecnólogo en la Gestión de la Producción Multimedia"/>
            <w:listItem w:displayText="Especialista en Automatización de Procesos Industriales" w:value="Especialista en Automatización de Procesos Industriales"/>
            <w:listItem w:displayText="Especialista en Ciencias Penales y Penitenciarias" w:value="Especialista en Ciencias Penales y Penitenciarias"/>
            <w:listItem w:displayText="Especialista en Cooperación Internacional para el Desarrollo" w:value="Especialista en Cooperación Internacional para el Desarrollo"/>
            <w:listItem w:displayText="Especialista en Derecho Ambiental y de los Recursos Naturales" w:value="Especialista en Derecho Ambiental y de los Recursos Naturales"/>
            <w:listItem w:displayText="Especialista en Derecho Laboral y de la Seguridad Social" w:value="Especialista en Derecho Laboral y de la Seguridad Social"/>
            <w:listItem w:displayText="Especialista en Derecho Marítimo y Portuario" w:value="Especialista en Derecho Marítimo y Portuario"/>
            <w:listItem w:displayText="Especialista en Derecho Procesal Penal y Criminalística" w:value="Especialista en Derecho Procesal Penal y Criminalística"/>
            <w:listItem w:displayText="Especialista en Didácticas para Lecturas y Escrituras con Énfasis en Literatura" w:value="Especialista en Didácticas para Lecturas y Escrituras con Énfasis en Literatura"/>
            <w:listItem w:displayText="Especialista en Docencia Medida por las TIC" w:value="Especialista en Docencia Medida por las TIC"/>
            <w:listItem w:displayText="Especialista en Docencia Universitaria" w:value="Especialista en Docencia Universitaria"/>
            <w:listItem w:displayText="Especialista en Economía Ambiental y Desarrollo Sostenible" w:value="Especialista en Economía Ambiental y Desarrollo Sostenible"/>
            <w:listItem w:displayText="Especialista en Educación Religiosa" w:value="Especialista en Educación Religiosa"/>
            <w:listItem w:displayText="Especialista en Educación Religiosa Escolar" w:value="Especialista en Educación Religiosa Escolar"/>
            <w:listItem w:displayText="Especialista en Evaluación y Diagnóstico Neuropsicológico" w:value="Especialista en Evaluación y Diagnóstico Neuropsicológico"/>
            <w:listItem w:displayText="Especialista en Filosofía Contemporánea" w:value="Especialista en Filosofía Contemporánea"/>
            <w:listItem w:displayText="Especialista en Finanzas" w:value="Especialista en Finanzas"/>
            <w:listItem w:displayText="Especialista en Gerencia de Empresas Comerciales" w:value="Especialista en Gerencia de Empresas Comerciales"/>
            <w:listItem w:displayText="Especialista en Gerencia de la Calidad" w:value="Especialista en Gerencia de la Calidad"/>
            <w:listItem w:displayText="Especialista en Gerencia de la Calidad y Auditoría en Salud" w:value="Especialista en Gerencia de la Calidad y Auditoría en Salud"/>
            <w:listItem w:displayText="Especialista en Gerencia de Recursos Humanos" w:value="Especialista en Gerencia de Recursos Humanos"/>
            <w:listItem w:displayText="Especialista en Gerencia de Sistemas de Información" w:value="Especialista en Gerencia de Sistemas de Información"/>
            <w:listItem w:displayText="Especialista en Gerencia Educativa" w:value="Especialista en Gerencia Educativa"/>
            <w:listItem w:displayText="Especialista en Gerencia Estratégica de Costos" w:value="Especialista en Gerencia Estratégica de Costos"/>
            <w:listItem w:displayText="Especialista en Gerencia Financiera Aplicada al Mercado de Capitales" w:value="Especialista en Gerencia Financiera Aplicada al Mercado de Capitales"/>
            <w:listItem w:displayText="Especialista en Gestión de Información y Bases de Datos" w:value="Especialista en Gestión de Información y Bases de Datos"/>
            <w:listItem w:displayText="Especialista en Gestión de la Responsabilidad Social Empresarial" w:value="Especialista en Gestión de la Responsabilidad Social Empresarial"/>
            <w:listItem w:displayText="Especialista en Gestión de Plantas Industriales" w:value="Especialista en Gestión de Plantas Industriales"/>
            <w:listItem w:displayText="Especialista en Gestión Integral de Proyectos" w:value="Especialista en Gestión Integral de Proyectos"/>
            <w:listItem w:displayText="Especialista en Gestión Portuaria y Marítima" w:value="Especialista en Gestión Portuaria y Marítima"/>
            <w:listItem w:displayText="Especialista en Ingeniero de Procesos de Refinación de Petróleos y Petroquímicos Básicos" w:value="Especialista en Ingeniero de Procesos de Refinación de Petróleos y Petroquímicos Básicos"/>
            <w:listItem w:displayText="Especialista en Innovación e Integración Multimedia" w:value="Especialista en Innovación e Integración Multimedia"/>
            <w:listItem w:displayText="Especialista en Intervención Psicológica en Situaciones de Crisis" w:value="Especialista en Intervención Psicológica en Situaciones de Crisis"/>
            <w:listItem w:displayText="Especialista en Logística del Comercio Internacional" w:value="Especialista en Logística del Comercio Internacional"/>
            <w:listItem w:displayText="Especialista en Medición y Evaluación Psicológica" w:value="Especialista en Medición y Evaluación Psicológica"/>
            <w:listItem w:displayText="Especialista en Medio Ambiente Urbano y Desarrollo Territorial" w:value="Especialista en Medio Ambiente Urbano y Desarrollo Territorial"/>
            <w:listItem w:displayText="Especialista en Mercadeo" w:value="Especialista en Mercadeo"/>
            <w:listItem w:displayText="Especialista en Negocios Internacionales" w:value="Especialista en Negocios Internacionales"/>
            <w:listItem w:displayText="Especialista en Negocios y Servicios de Telecomunicaciones" w:value="Especialista en Negocios y Servicios de Telecomunicaciones"/>
            <w:listItem w:displayText="Especialista en Pedagogía y Docencia Universitaria" w:value="Especialista en Pedagogía y Docencia Universitaria"/>
            <w:listItem w:displayText="Especialista en Postproducción de Audio" w:value="Especialista en Postproducción de Audio"/>
            <w:listItem w:displayText="Especialista en Procesos de Desarrollo de Software" w:value="Especialista en Procesos de Desarrollo de Software"/>
            <w:listItem w:displayText="Especialista en Producción Musical" w:value="Especialista en Producción Musical"/>
            <w:listItem w:displayText="Especialista en Psicología Clínica" w:value="Especialista en Psicología Clínica"/>
            <w:listItem w:displayText="Especialista en Psicología Clínica con Orientación Psicoanalítica" w:value="Especialista en Psicología Clínica con Orientación Psicoanalítica"/>
            <w:listItem w:displayText="Especialista en Psicología de la Salud Ocupacional" w:value="Especialista en Psicología de la Salud Ocupacional"/>
            <w:listItem w:displayText="Especialista en Psicología de las Organizaciones y del Trabajo" w:value="Especialista en Psicología de las Organizaciones y del Trabajo"/>
            <w:listItem w:displayText="Especialista en Psicología de los Cuidados Paliativos" w:value="Especialista en Psicología de los Cuidados Paliativos"/>
            <w:listItem w:displayText="Especialista en Redes y Servicios Telemáticos" w:value="Especialista en Redes y Servicios Telemáticos"/>
            <w:listItem w:displayText="Especialista en Seguridad Informática" w:value="Especialista en Seguridad Informática"/>
            <w:listItem w:displayText="Especialista en Seguridad y Salud en el Trabajo" w:value="Especialista en Seguridad y Salud en el Trabajo"/>
            <w:listItem w:displayText="Especialista en Servicios Públicos Domiciliarios" w:value="Especialista en Servicios Públicos Domiciliarios"/>
            <w:listItem w:displayText="Especialista en Sistemas de Información Geográfica" w:value="Especialista en Sistemas de Información Geográfica"/>
            <w:listItem w:displayText="Especialista en Teoría y Metodología del Entrenamiento Deportivo" w:value="Especialista en Teoría y Metodología del Entrenamiento Deportivo"/>
            <w:listItem w:displayText="Fisioterapeuta" w:value="Fisioterapeuta"/>
            <w:listItem w:displayText="Fonoaudiólogo" w:value="Fonoaudiólogo"/>
            <w:listItem w:displayText="Ingeniero Aeronáutico" w:value="Ingeniero Aeronáutico"/>
            <w:listItem w:displayText="Ingeniero Agroindustrial" w:value="Ingeniero Agroindustrial"/>
            <w:listItem w:displayText="Ingeniero Ambiental" w:value="Ingeniero Ambiental"/>
            <w:listItem w:displayText="Ingeniero de Sistemas" w:value="Ingeniero de Sistemas"/>
            <w:listItem w:displayText="Ingeniero de Sonido" w:value="Ingeniero de Sonido"/>
            <w:listItem w:displayText="Ingeniero Electrónico" w:value="Ingeniero Electrónico"/>
            <w:listItem w:displayText="Ingeniero Industrial" w:value="Ingeniero Industrial"/>
            <w:listItem w:displayText="Ingeniero Mecatrónico" w:value="Ingeniero Mecatrónico"/>
            <w:listItem w:displayText="Ingeniero Multimedia" w:value="Ingeniero Multimedia"/>
            <w:listItem w:displayText="Ingeniero Químico" w:value="Ingeniero Químico"/>
            <w:listItem w:displayText="Licenciado en Educación Artística y Cultural" w:value="Licenciado en Educación Artística y Cultural"/>
            <w:listItem w:displayText="Licenciado en Educación Física, Recreación y Deportes" w:value="Licenciado en Educación Física, Recreación y Deportes"/>
            <w:listItem w:displayText="Licenciado en Educación Física y Deportes" w:value="Licenciado en Educación Física y Deportes"/>
            <w:listItem w:displayText="Licenciado en Educación para la Primera Infancia" w:value="Licenciado en Educación para la Primera Infancia"/>
            <w:listItem w:displayText="Licenciado en Educación Preescolar" w:value="Licenciado en Educación Preescolar"/>
            <w:listItem w:displayText="Licenciado en Filosofía" w:value="Licenciado en Filosofía"/>
            <w:listItem w:displayText="Licenciado en Lengua Castellana" w:value="Licenciado en Lengua Castellana"/>
            <w:listItem w:displayText="Licenciado en Lengua Inglesa (Modalidad Virtual)" w:value="Licenciado en Lengua Inglesa (Modalidad Virtual)"/>
            <w:listItem w:displayText="Licenciado en Lenguas Modernas con Énfasis en Inglés y Francés" w:value="Licenciado en Lenguas Modernas con Énfasis en Inglés y Francés"/>
            <w:listItem w:displayText="Licenciado en Teología" w:value="Licenciado en Teología"/>
            <w:listItem w:displayText="Magíster en Administración Financiera" w:value="Magíster en Administración Financiera"/>
            <w:listItem w:displayText="Magíster en Alta Dirección de Servicios Educativos" w:value="Magíster en Alta Dirección de Servicios Educativos"/>
            <w:listItem w:displayText="Magíster en Arquitectura" w:value="Magíster en Arquitectura"/>
            <w:listItem w:displayText="Magíster en Bioclimática" w:value="Magíster en Bioclimática"/>
            <w:listItem w:displayText="Magíster en Bioquímica Clínica" w:value="Magíster en Bioquímica Clínica"/>
            <w:listItem w:displayText="Magíster en Ciencias de la Educación" w:value="Magíster en Ciencias de la Educación"/>
            <w:listItem w:displayText="Magíster en Cooperación Internacional para el Desarrollo" w:value="Magíster en Cooperación Internacional para el Desarrollo"/>
            <w:listItem w:displayText="Magíster en Derecho" w:value="Magíster en Derecho"/>
            <w:listItem w:displayText="Magíster en Educación" w:value="Magíster en Educación"/>
            <w:listItem w:displayText="Magíster en Educación: Desarrollo Humano" w:value="Magíster en Educación: Desarrollo Humano"/>
            <w:listItem w:displayText="Magíster en Filosofía Contemporánea" w:value="Magíster en Filosofía Contemporánea"/>
            <w:listItem w:displayText="Magíster en Geoinformática" w:value="Magíster en Geoinformática"/>
            <w:listItem w:displayText="Magíster en Ingeniería: Biotecnología" w:value="Magíster en Ingeniería: Biotecnología"/>
            <w:listItem w:displayText="Magíster en Ingeniería de Software" w:value="Magíster en Ingeniería de Software"/>
            <w:listItem w:displayText="Magíster en Microbiología Clínica" w:value="Magíster en Microbiología Clínica"/>
            <w:listItem w:displayText="Magíster en Neuropsicología" w:value="Magíster en Neuropsicología"/>
            <w:listItem w:displayText="Magíster en Psicología" w:value="Magíster en Psicología"/>
            <w:listItem w:displayText="Magíster en Psicología Clínica" w:value="Magíster en Psicología Clínica"/>
            <w:listItem w:displayText="Magíster en Psicología de las Organizaciones y del Trabajo" w:value="Magíster en Psicología de las Organizaciones y del Trabajo"/>
            <w:listItem w:displayText="Magíster en Teología de la Biblia" w:value="Magíster en Teología de la Biblia"/>
            <w:listItem w:displayText="Negociador Internacional" w:value="Negociador Internacional"/>
            <w:listItem w:displayText="Politólogo" w:value="Politólogo"/>
            <w:listItem w:displayText="Profesional en Gobierno y Relaciones Internacionales" w:value="Profesional en Gobierno y Relaciones Internacionales"/>
            <w:listItem w:displayText="Profesional en Relaciones Internacionales" w:value="Profesional en Relaciones Internacionales"/>
            <w:listItem w:displayText="Psicólogo" w:value="Psicólogo"/>
            <w:listItem w:displayText="Técnico Profesional en la Producción Multimedia" w:value="Técnico Profesional en la Producción Multimedia"/>
            <w:listItem w:displayText="Tecnólogo en Automatización Industrial" w:value="Tecnólogo en Automatización Industrial"/>
            <w:listItem w:displayText="Tecnólogo en Desarrollo de Sistemas Electrónicos y de Telecomunicaciones" w:value="Tecnólogo en Desarrollo de Sistemas Electrónicos y de Telecomunicaciones"/>
            <w:listItem w:displayText="Tecnólogo en Desarrollo de Software" w:value="Tecnólogo en Desarrollo de Software"/>
            <w:listItem w:displayText="Tecnólogo en Entrenamiento Deportivo" w:value="Tecnólogo en Entrenamiento Deportivo"/>
          </w:dropDownList>
        </w:sdtPr>
        <w:sdtEndPr>
          <w:rPr>
            <w:rStyle w:val="Fuentedeprrafopredeter"/>
            <w:rFonts w:cs="Times New Roman"/>
            <w:szCs w:val="20"/>
          </w:rPr>
        </w:sdtEndPr>
        <w:sdtContent>
          <w:r w:rsidR="00DE62DC">
            <w:rPr>
              <w:rStyle w:val="Estilo8"/>
            </w:rPr>
            <w:t>Seleccione título otorgado por USB Colombia (A-Z)</w:t>
          </w:r>
        </w:sdtContent>
      </w:sdt>
    </w:p>
    <w:p w14:paraId="243A3024" w14:textId="77777777" w:rsidR="00973658" w:rsidRDefault="00973658" w:rsidP="00573C21">
      <w:pPr>
        <w:rPr>
          <w:rFonts w:cs="Times New Roman"/>
          <w:szCs w:val="24"/>
        </w:rPr>
      </w:pPr>
      <w:bookmarkStart w:id="3" w:name="_GoBack"/>
      <w:bookmarkEnd w:id="3"/>
    </w:p>
    <w:p w14:paraId="4F84F8AA" w14:textId="2EDF161F" w:rsidR="00573C21" w:rsidRPr="000511AB" w:rsidRDefault="00573C21" w:rsidP="00C118A3">
      <w:pPr>
        <w:jc w:val="center"/>
        <w:rPr>
          <w:rFonts w:cs="Times New Roman"/>
          <w:szCs w:val="24"/>
        </w:rPr>
      </w:pPr>
      <w:r w:rsidRPr="000511AB">
        <w:rPr>
          <w:rFonts w:cs="Times New Roman"/>
          <w:szCs w:val="24"/>
        </w:rPr>
        <w:t>Asesor</w:t>
      </w:r>
      <w:r w:rsidR="007676DC">
        <w:rPr>
          <w:rFonts w:cs="Times New Roman"/>
          <w:szCs w:val="24"/>
        </w:rPr>
        <w:t xml:space="preserve">: </w:t>
      </w:r>
      <w:r w:rsidR="00A76D33">
        <w:rPr>
          <w:rFonts w:cs="Times New Roman"/>
          <w:szCs w:val="24"/>
        </w:rPr>
        <w:t>Luis Alfonso Gutiérrez Castr</w:t>
      </w:r>
      <w:commentRangeStart w:id="4"/>
      <w:r w:rsidR="00A76D33">
        <w:rPr>
          <w:rFonts w:cs="Times New Roman"/>
          <w:szCs w:val="24"/>
        </w:rPr>
        <w:t>o</w:t>
      </w:r>
      <w:commentRangeEnd w:id="4"/>
      <w:r w:rsidR="00A76D33">
        <w:rPr>
          <w:rStyle w:val="Refdecomentario"/>
        </w:rPr>
        <w:commentReference w:id="4"/>
      </w:r>
      <w:r w:rsidRPr="000511AB">
        <w:rPr>
          <w:rFonts w:cs="Times New Roman"/>
          <w:szCs w:val="24"/>
        </w:rPr>
        <w:t xml:space="preserve">, </w:t>
      </w:r>
      <w:sdt>
        <w:sdtPr>
          <w:rPr>
            <w:rStyle w:val="Estilo8"/>
          </w:rPr>
          <w:alias w:val="Título asesor"/>
          <w:tag w:val="Título asesor"/>
          <w:id w:val="-464968887"/>
          <w:placeholder>
            <w:docPart w:val="52A95E2178D643B398D57C471B6FF8C5"/>
          </w:placeholder>
          <w15:color w:val="FF6600"/>
          <w:dropDownList>
            <w:listItem w:displayText="Seleccione título académico más alto del asesor" w:value="Seleccione título académico más alto del asesor"/>
            <w:listItem w:displayText="Doctor (PhD)" w:value="Doctor (PhD)"/>
            <w:listItem w:displayText="Especialista (Esp)" w:value="Especialista (Esp)"/>
            <w:listItem w:displayText="Magíster (MSc)" w:value="Magíster (MSc)"/>
            <w:listItem w:displayText="PostDoctor (PostDoc)" w:value="PostDoctor (PostDoc)"/>
          </w:dropDownList>
        </w:sdtPr>
        <w:sdtEndPr>
          <w:rPr>
            <w:rStyle w:val="Estilo8"/>
          </w:rPr>
        </w:sdtEndPr>
        <w:sdtContent>
          <w:r w:rsidR="00EC6AE9">
            <w:rPr>
              <w:rStyle w:val="Estilo8"/>
            </w:rPr>
            <w:t>Seleccione título académico más alto del asesor</w:t>
          </w:r>
        </w:sdtContent>
      </w:sdt>
      <w:r w:rsidR="007676DC" w:rsidRPr="008F2246">
        <w:rPr>
          <w:rStyle w:val="Estilo2"/>
          <w:rFonts w:cs="Times New Roman"/>
          <w:szCs w:val="20"/>
        </w:rPr>
        <w:t xml:space="preserve"> en </w:t>
      </w:r>
      <w:r w:rsidR="006A0000">
        <w:rPr>
          <w:rStyle w:val="Estilo2"/>
          <w:rFonts w:cs="Times New Roman"/>
          <w:szCs w:val="20"/>
        </w:rPr>
        <w:t xml:space="preserve">Ejemplo </w:t>
      </w:r>
      <w:r w:rsidR="007676DC" w:rsidRPr="008F2246">
        <w:rPr>
          <w:rStyle w:val="Estilo2"/>
          <w:rFonts w:cs="Times New Roman"/>
          <w:szCs w:val="20"/>
        </w:rPr>
        <w:t>Psicología Clínica</w:t>
      </w:r>
    </w:p>
    <w:p w14:paraId="17543C5D" w14:textId="77777777" w:rsidR="00973658" w:rsidRDefault="00973658" w:rsidP="00573C21">
      <w:pPr>
        <w:jc w:val="center"/>
        <w:rPr>
          <w:rFonts w:cs="Times New Roman"/>
          <w:szCs w:val="24"/>
        </w:rPr>
      </w:pPr>
    </w:p>
    <w:p w14:paraId="2BE74AFE" w14:textId="43804106" w:rsidR="00573C21" w:rsidRDefault="004E0C6F" w:rsidP="00573C21">
      <w:pPr>
        <w:jc w:val="center"/>
        <w:rPr>
          <w:rFonts w:cs="Times New Roman"/>
          <w:szCs w:val="24"/>
        </w:rPr>
      </w:pPr>
      <w:r w:rsidRPr="00A001E6">
        <w:rPr>
          <w:b/>
          <w:noProof/>
          <w:sz w:val="20"/>
          <w:szCs w:val="20"/>
          <w:lang w:eastAsia="es-CO"/>
        </w:rPr>
        <w:drawing>
          <wp:inline distT="0" distB="0" distL="0" distR="0" wp14:anchorId="2A4B4F3C" wp14:editId="262B7249">
            <wp:extent cx="828675" cy="1104900"/>
            <wp:effectExtent l="0" t="0" r="9525" b="0"/>
            <wp:docPr id="4" name="Imagen 4"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8675" cy="1104900"/>
                    </a:xfrm>
                    <a:prstGeom prst="rect">
                      <a:avLst/>
                    </a:prstGeom>
                    <a:noFill/>
                    <a:ln>
                      <a:noFill/>
                    </a:ln>
                  </pic:spPr>
                </pic:pic>
              </a:graphicData>
            </a:graphic>
          </wp:inline>
        </w:drawing>
      </w:r>
    </w:p>
    <w:p w14:paraId="3438FD68" w14:textId="77777777" w:rsidR="003028E4" w:rsidRDefault="003028E4" w:rsidP="00973658">
      <w:pPr>
        <w:spacing w:line="480" w:lineRule="auto"/>
        <w:jc w:val="center"/>
        <w:rPr>
          <w:rStyle w:val="Estilo3"/>
        </w:rPr>
      </w:pPr>
    </w:p>
    <w:p w14:paraId="5AE49F28" w14:textId="1EAE2B7C" w:rsidR="00C37D71" w:rsidRDefault="00C37D71" w:rsidP="00C118A3">
      <w:pPr>
        <w:jc w:val="center"/>
        <w:rPr>
          <w:rStyle w:val="Estilo3"/>
        </w:rPr>
      </w:pPr>
      <w:r>
        <w:rPr>
          <w:rStyle w:val="Estilo3"/>
        </w:rPr>
        <w:t>Universidad de San Buenaventura</w:t>
      </w:r>
      <w:r w:rsidR="004E0C6F">
        <w:rPr>
          <w:rStyle w:val="Estilo3"/>
        </w:rPr>
        <w:t xml:space="preserve"> Colombia</w:t>
      </w:r>
    </w:p>
    <w:p w14:paraId="252229F5" w14:textId="1A69761B" w:rsidR="00573C21" w:rsidRDefault="00B31AA8" w:rsidP="00C118A3">
      <w:pPr>
        <w:jc w:val="center"/>
        <w:rPr>
          <w:rFonts w:cs="Times New Roman"/>
          <w:szCs w:val="24"/>
        </w:rPr>
      </w:pPr>
      <w:sdt>
        <w:sdtPr>
          <w:rPr>
            <w:rStyle w:val="Estilo3"/>
          </w:rPr>
          <w:alias w:val="Facultad"/>
          <w:tag w:val="Facultad"/>
          <w:id w:val="-57098634"/>
          <w:placeholder>
            <w:docPart w:val="875FF0C6456949D9982146EC88D82773"/>
          </w:placeholder>
          <w15:color w:val="FF6600"/>
          <w:dropDownList>
            <w:listItem w:displayText="Seleccione facultad USB Colombia (A-Z)" w:value="Seleccione facultad USB Colombia (A-Z)"/>
            <w:listItem w:displayText="Facultad de Arquitectura, Arte y Diseño" w:value="Facultad de Arquitectura, Arte y Diseño"/>
            <w:listItem w:displayText="Facultad de Artes Integradas" w:value="Facultad de Artes Integradas"/>
            <w:listItem w:displayText="Facultad de Ciencias Administrativas y Contables" w:value="Facultad de Ciencias Administrativas y Contables"/>
            <w:listItem w:displayText="Facultad de Ciencias Básicas e Ingeniería" w:value="Facultad de Ciencias Básicas e Ingeniería"/>
            <w:listItem w:displayText="Facultad de Ciencias de la Salud" w:value="Facultad de Ciencias de la Salud"/>
            <w:listItem w:displayText="Facultad de Ciencias Económicas" w:value="Facultad de Ciencias Económicas"/>
            <w:listItem w:displayText="Facultad de Ciencias Empresariales" w:value="Facultad de Ciencias Empresariales"/>
            <w:listItem w:displayText="Facultad de Ciencias Humanas y Sociales" w:value="Facultad de Ciencias Humanas y Sociales"/>
            <w:listItem w:displayText="Facultad de Ciencias Jurídicas, Políticas y Económicas" w:value="Facultad de Ciencias Jurídicas, Políticas y Económicas"/>
            <w:listItem w:displayText="Facultad de Derecho" w:value="Facultad de Derecho"/>
            <w:listItem w:displayText="Facultad de Derecho y Ciencias Políticas" w:value="Facultad de Derecho y Ciencias Políticas"/>
            <w:listItem w:displayText="Facultad de Educación" w:value="Facultad de Educación"/>
            <w:listItem w:displayText="Facultad de Educación, Ciencias Humanas y Sociales" w:value="Facultad de Educación, Ciencias Humanas y Sociales"/>
            <w:listItem w:displayText="Facultad de Ingeniería" w:value="Facultad de Ingeniería"/>
            <w:listItem w:displayText="Facultad de Ingenierías" w:value="Facultad de Ingenierías"/>
            <w:listItem w:displayText="Facultad de Ingeniería, Arquitectura, Artes y Diseño" w:value="Facultad de Ingeniería, Arquitectura, Artes y Diseño"/>
            <w:listItem w:displayText="Facultad de Psicología" w:value="Facultad de Psicología"/>
          </w:dropDownList>
        </w:sdtPr>
        <w:sdtEndPr>
          <w:rPr>
            <w:rStyle w:val="Fuentedeprrafopredeter"/>
            <w:rFonts w:cs="Times New Roman"/>
            <w:szCs w:val="24"/>
          </w:rPr>
        </w:sdtEndPr>
        <w:sdtContent>
          <w:r w:rsidR="007C5909">
            <w:rPr>
              <w:rStyle w:val="Estilo3"/>
            </w:rPr>
            <w:t>Seleccione facultad USB Colombia (A-Z)</w:t>
          </w:r>
        </w:sdtContent>
      </w:sdt>
    </w:p>
    <w:p w14:paraId="332C5D61" w14:textId="23CF1C12" w:rsidR="00E72954" w:rsidRDefault="00B31AA8" w:rsidP="00E72954">
      <w:pPr>
        <w:jc w:val="center"/>
        <w:rPr>
          <w:rStyle w:val="Estilo4"/>
        </w:rPr>
      </w:pPr>
      <w:sdt>
        <w:sdtPr>
          <w:rPr>
            <w:rStyle w:val="Estilo4"/>
          </w:rPr>
          <w:alias w:val="Programa"/>
          <w:tag w:val="Programa"/>
          <w:id w:val="1852293185"/>
          <w:placeholder>
            <w:docPart w:val="4C2059C7899247499C0A9915DA05914D"/>
          </w:placeholder>
          <w15:color w:val="FF6600"/>
          <w:dropDownList>
            <w:listItem w:displayText="Seleccione pregrado o posgrado USB Colombia (A-Z)" w:value="Seleccione pregrado o posgrado USB Colombia (A-Z)"/>
            <w:listItem w:displayText="Administración de Empresas" w:value="Administración de Empresas"/>
            <w:listItem w:displayText="Administración de Negocios" w:value="Administración de Negocios"/>
            <w:listItem w:displayText="Administración del Comercio Internacional" w:value="Administración del Comercio Internacional"/>
            <w:listItem w:displayText="Administración Turística" w:value="Administración Turística"/>
            <w:listItem w:displayText="Arquitectura" w:value="Arquitectura"/>
            <w:listItem w:displayText="Bacteriología" w:value="Bacteriología"/>
            <w:listItem w:displayText="Ciencia Política" w:value="Ciencia Política"/>
            <w:listItem w:displayText="Contaduría Pública" w:value="Contaduría Pública"/>
            <w:listItem w:displayText="Derecho" w:value="Derecho"/>
            <w:listItem w:displayText="Diseño de Vestuario" w:value="Diseño de Vestuario"/>
            <w:listItem w:displayText="Diseño Industrial" w:value="Diseño Industrial"/>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conomía" w:value="Econom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Fisioterapia" w:value="Fisioterapia"/>
            <w:listItem w:displayText="Fonoaudiología" w:value="Fonoaudiología"/>
            <w:listItem w:displayText="Gobierno y Relaciones Internacionales" w:value="Gobierno y Relaciones Internacionales"/>
            <w:listItem w:displayText="Ingeniería Aeronáutica" w:value="Ingeniería Aeronáutica"/>
            <w:listItem w:displayText="Ingeniería Agroindustrial" w:value="Ingeniería Agroindustrial"/>
            <w:listItem w:displayText="Ingeniería Ambiental" w:value="Ingeniería Ambiental"/>
            <w:listItem w:displayText="Ingeniería de Sistemas" w:value="Ingeniería de Sistemas"/>
            <w:listItem w:displayText="Ingeniería de Sonido" w:value="Ingeniería de Sonido"/>
            <w:listItem w:displayText="Ingeniería Electrónica" w:value="Ingeniería Electrónica"/>
            <w:listItem w:displayText="Ingeniería Industrial" w:value="Ingeniería Industrial"/>
            <w:listItem w:displayText="Ingeniería Mecatrónica" w:value="Ingeniería Mecatrónica"/>
            <w:listItem w:displayText="Ingeniería Multimedia" w:value="Ingeniería Multimedia"/>
            <w:listItem w:displayText="Ingeniería Química" w:value="Ingeniería Química"/>
            <w:listItem w:displayText="Licenciatura en Educación Artística y Cultural" w:value="Licenciatura en Educación Artística y Cultural"/>
            <w:listItem w:displayText="Licenciatura en Educación Física y Deportes" w:value="Licenciatura en Educación Física y Deportes"/>
            <w:listItem w:displayText="Licenciatura en Educación Física, Recreación y Deportes" w:value="Licenciatura en Educación Física, Recreación y Deportes"/>
            <w:listItem w:displayText="Licenciatura en Educación para la Primera Infancia" w:value="Licenciatura en Educación para la Primera Infancia"/>
            <w:listItem w:displayText="Licenciatura en Educación Preescolar" w:value="Licenciatura en Educación Preescolar"/>
            <w:listItem w:displayText="Licenciatura en Filosofía" w:value="Licenciatura en Filosofía"/>
            <w:listItem w:displayText="Licenciatura en Lengua Castellana" w:value="Licenciatura en Lengua Castellana"/>
            <w:listItem w:displayText="Licenciatura en Lengua Inglesa (Modalidad Virtual)" w:value="Licenciatura en Lengua Inglesa (Modalidad Virtual)"/>
            <w:listItem w:displayText="Licenciatura en Lenguas Modernas con Énfasis en Inglés y Francés" w:value="Licenciatura en Lenguas Modernas con Énfasis en Inglés y Francés"/>
            <w:listItem w:displayText="Licenciatura en Teología" w:value="Licenciatura en Teologí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listItem w:displayText="Negocios Internacionales" w:value="Negocios Internacionales"/>
            <w:listItem w:displayText="Psicología" w:value="Psicología"/>
            <w:listItem w:displayText="Relaciones Internacionales" w:value="Relaciones Internacionales"/>
            <w:listItem w:displayText="Técnica Profesional en la Producción Multimedia" w:value="Técnica Profesional en la Producción Multimedia"/>
            <w:listItem w:displayText="Tecnología en Automatización Industrial" w:value="Tecnología en Automatización Industrial"/>
            <w:listItem w:displayText="Tecnología en Desarrollo de Sistemas Electrónicos y de Telecomunicaciones" w:value="Tecnología en Desarrollo de Sistemas Electrónicos y de Telecomunicaciones"/>
            <w:listItem w:displayText="Tecnología en Desarrollo de Software" w:value="Tecnología en Desarrollo de Software"/>
            <w:listItem w:displayText="Tecnología en Entrenamiento Deportivo" w:value="Tecnología en Entrenamiento Deportivo"/>
            <w:listItem w:displayText="Tecnología en la Gestión de la Producción Multimedia" w:value="Tecnología en la Gestión de la Producción Multimedia"/>
          </w:dropDownList>
        </w:sdtPr>
        <w:sdtEndPr>
          <w:rPr>
            <w:rStyle w:val="Fuentedeprrafopredeter"/>
            <w:rFonts w:cs="Times New Roman"/>
            <w:szCs w:val="24"/>
          </w:rPr>
        </w:sdtEndPr>
        <w:sdtContent>
          <w:r w:rsidR="00EC6AE9">
            <w:rPr>
              <w:rStyle w:val="Estilo4"/>
            </w:rPr>
            <w:t>Seleccione pregrado o posgrado USB Colombia (A-Z)</w:t>
          </w:r>
        </w:sdtContent>
      </w:sdt>
      <w:r w:rsidR="00E72954" w:rsidRPr="00E72954">
        <w:rPr>
          <w:rStyle w:val="Estilo4"/>
        </w:rPr>
        <w:t xml:space="preserve"> </w:t>
      </w:r>
    </w:p>
    <w:p w14:paraId="1A5BB1E4" w14:textId="02C14071" w:rsidR="00573C21" w:rsidRDefault="00B31AA8" w:rsidP="00E72954">
      <w:pPr>
        <w:jc w:val="center"/>
        <w:rPr>
          <w:rFonts w:cs="Times New Roman"/>
          <w:szCs w:val="24"/>
        </w:rPr>
      </w:pPr>
      <w:sdt>
        <w:sdtPr>
          <w:rPr>
            <w:rStyle w:val="Estilo5"/>
          </w:rPr>
          <w:alias w:val="Ciudad"/>
          <w:tag w:val="Ciudad"/>
          <w:id w:val="-742413268"/>
          <w:placeholder>
            <w:docPart w:val="B5DB3982D6EE49D8B4A168396A4834C4"/>
          </w:placeholder>
          <w15:color w:val="FF6600"/>
          <w:dropDownList>
            <w:listItem w:displayText="Seleccione ciudad USB Colombia (A-Z)" w:value="Seleccione ciudad USB Colombia (A-Z)"/>
            <w:listItem w:displayText="Armenia, Colombia" w:value="Armenia, Colombia"/>
            <w:listItem w:displayText="Bello, Colombia" w:value="Bello, Colombia"/>
            <w:listItem w:displayText="Bogotá D.C., Colombia" w:value="Bogotá D.C., Colombia"/>
            <w:listItem w:displayText="Cartagena, Colombia" w:value="Cartagena, Colombia"/>
            <w:listItem w:displayText="Ibagué, Colombia" w:value="Ibagué, Colombia"/>
            <w:listItem w:displayText="Medellín, Colombia" w:value="Medellín, Colombia"/>
            <w:listItem w:displayText="Santiago de Cali, Colombia" w:value="Santiago de Cali, Colombia"/>
          </w:dropDownList>
        </w:sdtPr>
        <w:sdtEndPr>
          <w:rPr>
            <w:rStyle w:val="Fuentedeprrafopredeter"/>
            <w:rFonts w:cs="Times New Roman"/>
            <w:szCs w:val="24"/>
          </w:rPr>
        </w:sdtEndPr>
        <w:sdtContent>
          <w:r w:rsidR="00E72954">
            <w:rPr>
              <w:rStyle w:val="Estilo5"/>
            </w:rPr>
            <w:t>Seleccione ciudad USB Colombia (A-Z)</w:t>
          </w:r>
        </w:sdtContent>
      </w:sdt>
    </w:p>
    <w:p w14:paraId="21D04AF5" w14:textId="67B01D7D" w:rsidR="00A5184F" w:rsidRPr="000511AB" w:rsidRDefault="00B31AA8" w:rsidP="00C118A3">
      <w:pPr>
        <w:jc w:val="center"/>
        <w:rPr>
          <w:rFonts w:cs="Times New Roman"/>
          <w:szCs w:val="24"/>
        </w:rPr>
      </w:pPr>
      <w:sdt>
        <w:sdtPr>
          <w:rPr>
            <w:rStyle w:val="Estilo6"/>
          </w:rPr>
          <w:alias w:val="Año"/>
          <w:tag w:val="Año"/>
          <w:id w:val="1007175973"/>
          <w:placeholder>
            <w:docPart w:val="4AE37A8C3E6C4C6AAF813F5217C20CC6"/>
          </w:placeholder>
          <w15:color w:val="FF6600"/>
          <w:dropDownList>
            <w:listItem w:displayText="Seleccione año" w:value="Seleccione año"/>
            <w:listItem w:displayText="2016" w:value="2016"/>
            <w:listItem w:displayText="2017" w:value="2017"/>
            <w:listItem w:displayText="2018" w:value="2018"/>
            <w:listItem w:displayText="2019" w:value="2019"/>
            <w:listItem w:displayText="2020" w:value="2020"/>
            <w:listItem w:displayText="2021" w:value="2021"/>
          </w:dropDownList>
        </w:sdtPr>
        <w:sdtEndPr>
          <w:rPr>
            <w:rStyle w:val="Fuentedeprrafopredeter"/>
            <w:rFonts w:cs="Times New Roman"/>
            <w:szCs w:val="24"/>
          </w:rPr>
        </w:sdtEndPr>
        <w:sdtContent>
          <w:r w:rsidR="00A5184F">
            <w:rPr>
              <w:rStyle w:val="Estilo6"/>
            </w:rPr>
            <w:t>Seleccione año</w:t>
          </w:r>
        </w:sdtContent>
      </w:sdt>
      <w:r w:rsidR="00A35FD4">
        <w:rPr>
          <w:rFonts w:cs="Times New Roman"/>
          <w:szCs w:val="24"/>
        </w:rPr>
        <w:t xml:space="preserve"> </w:t>
      </w:r>
      <w:commentRangeStart w:id="5"/>
      <w:r w:rsidR="00C118A3">
        <w:rPr>
          <w:rFonts w:cs="Times New Roman"/>
          <w:szCs w:val="24"/>
        </w:rPr>
        <w:t xml:space="preserve"> </w:t>
      </w:r>
      <w:commentRangeEnd w:id="5"/>
      <w:r w:rsidR="00C118A3">
        <w:rPr>
          <w:rStyle w:val="Refdecomentario"/>
        </w:rPr>
        <w:commentReference w:id="5"/>
      </w:r>
    </w:p>
    <w:p w14:paraId="0F877FE0" w14:textId="308A844E" w:rsidR="00C118A3" w:rsidRDefault="00C118A3">
      <w:pPr>
        <w:spacing w:after="160" w:line="259" w:lineRule="auto"/>
        <w:jc w:val="left"/>
        <w:rPr>
          <w:rFonts w:cs="Times New Roman"/>
          <w:szCs w:val="24"/>
        </w:rPr>
      </w:pPr>
      <w:r>
        <w:rPr>
          <w:rFonts w:cs="Times New Roman"/>
          <w:szCs w:val="24"/>
        </w:rPr>
        <w:br w:type="page"/>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7153"/>
      </w:tblGrid>
      <w:tr w:rsidR="001E1DD5" w:rsidRPr="00711795" w14:paraId="3D1F33CE" w14:textId="77777777" w:rsidTr="00BE513C">
        <w:trPr>
          <w:trHeight w:val="397"/>
          <w:jc w:val="center"/>
        </w:trPr>
        <w:tc>
          <w:tcPr>
            <w:tcW w:w="2251" w:type="dxa"/>
            <w:tcBorders>
              <w:top w:val="single" w:sz="12" w:space="0" w:color="ED7D31" w:themeColor="accent2"/>
              <w:bottom w:val="single" w:sz="4" w:space="0" w:color="ED7D31" w:themeColor="accent2"/>
            </w:tcBorders>
            <w:vAlign w:val="center"/>
          </w:tcPr>
          <w:p w14:paraId="2EACDFA7" w14:textId="49300B9D" w:rsidR="001E1DD5" w:rsidRPr="00711795" w:rsidRDefault="001E1DD5" w:rsidP="00E9421A">
            <w:pPr>
              <w:spacing w:before="60" w:after="60" w:line="240" w:lineRule="auto"/>
              <w:jc w:val="center"/>
              <w:rPr>
                <w:rFonts w:cs="Times New Roman"/>
                <w:sz w:val="20"/>
                <w:szCs w:val="20"/>
              </w:rPr>
            </w:pPr>
            <w:commentRangeStart w:id="6"/>
            <w:r w:rsidRPr="00711795">
              <w:rPr>
                <w:rFonts w:cs="Times New Roman"/>
                <w:sz w:val="20"/>
                <w:szCs w:val="20"/>
              </w:rPr>
              <w:lastRenderedPageBreak/>
              <w:t>C</w:t>
            </w:r>
            <w:commentRangeEnd w:id="6"/>
            <w:r w:rsidR="00646BF3">
              <w:rPr>
                <w:rStyle w:val="Refdecomentario"/>
              </w:rPr>
              <w:commentReference w:id="6"/>
            </w:r>
            <w:r w:rsidRPr="00711795">
              <w:rPr>
                <w:rFonts w:cs="Times New Roman"/>
                <w:sz w:val="20"/>
                <w:szCs w:val="20"/>
              </w:rPr>
              <w:t>itar</w:t>
            </w:r>
            <w:r w:rsidR="00E9421A">
              <w:rPr>
                <w:rFonts w:cs="Times New Roman"/>
                <w:sz w:val="20"/>
                <w:szCs w:val="20"/>
              </w:rPr>
              <w:t>/</w:t>
            </w:r>
            <w:r w:rsidRPr="00711795">
              <w:rPr>
                <w:rFonts w:cs="Times New Roman"/>
                <w:sz w:val="20"/>
                <w:szCs w:val="20"/>
              </w:rPr>
              <w:t>How to cite</w:t>
            </w:r>
          </w:p>
        </w:tc>
        <w:tc>
          <w:tcPr>
            <w:tcW w:w="7153" w:type="dxa"/>
            <w:tcBorders>
              <w:top w:val="single" w:sz="12" w:space="0" w:color="ED7D31" w:themeColor="accent2"/>
              <w:bottom w:val="nil"/>
            </w:tcBorders>
            <w:vAlign w:val="center"/>
          </w:tcPr>
          <w:p w14:paraId="390CDA4B" w14:textId="4DF41603" w:rsidR="001E1DD5" w:rsidRPr="00711795" w:rsidRDefault="001E1DD5" w:rsidP="00D124A7">
            <w:pPr>
              <w:rPr>
                <w:rFonts w:cs="Times New Roman"/>
                <w:sz w:val="20"/>
                <w:szCs w:val="20"/>
              </w:rPr>
            </w:pPr>
            <w:r w:rsidRPr="00711795">
              <w:rPr>
                <w:rFonts w:cs="Times New Roman"/>
                <w:sz w:val="20"/>
                <w:szCs w:val="20"/>
              </w:rPr>
              <w:t>(</w:t>
            </w:r>
            <w:r w:rsidR="00D124A7">
              <w:rPr>
                <w:rFonts w:cs="Times New Roman"/>
                <w:sz w:val="20"/>
                <w:szCs w:val="20"/>
              </w:rPr>
              <w:t>González, Home</w:t>
            </w:r>
            <w:r w:rsidRPr="00711795">
              <w:rPr>
                <w:rFonts w:cs="Times New Roman"/>
                <w:sz w:val="20"/>
                <w:szCs w:val="20"/>
              </w:rPr>
              <w:t xml:space="preserve">, &amp; </w:t>
            </w:r>
            <w:r w:rsidR="00D124A7">
              <w:rPr>
                <w:rFonts w:cs="Times New Roman"/>
                <w:sz w:val="20"/>
                <w:szCs w:val="20"/>
              </w:rPr>
              <w:t>Lozano</w:t>
            </w:r>
            <w:r w:rsidRPr="00711795">
              <w:rPr>
                <w:rFonts w:cs="Times New Roman"/>
                <w:sz w:val="20"/>
                <w:szCs w:val="20"/>
              </w:rPr>
              <w:t>, 201</w:t>
            </w:r>
            <w:r w:rsidR="00D124A7">
              <w:rPr>
                <w:rFonts w:cs="Times New Roman"/>
                <w:sz w:val="20"/>
                <w:szCs w:val="20"/>
              </w:rPr>
              <w:t>1</w:t>
            </w:r>
            <w:r w:rsidRPr="00711795">
              <w:rPr>
                <w:rFonts w:cs="Times New Roman"/>
                <w:sz w:val="20"/>
                <w:szCs w:val="20"/>
              </w:rPr>
              <w:t>)</w:t>
            </w:r>
            <w:r w:rsidR="00D124A7">
              <w:rPr>
                <w:rFonts w:cs="Times New Roman"/>
                <w:sz w:val="20"/>
                <w:szCs w:val="20"/>
              </w:rPr>
              <w:t xml:space="preserve"> ... (González et al., 2011)</w:t>
            </w:r>
          </w:p>
        </w:tc>
      </w:tr>
      <w:tr w:rsidR="001E1DD5" w:rsidRPr="00711795" w14:paraId="574C02E2" w14:textId="77777777" w:rsidTr="00BE513C">
        <w:trPr>
          <w:trHeight w:val="397"/>
          <w:jc w:val="center"/>
        </w:trPr>
        <w:tc>
          <w:tcPr>
            <w:tcW w:w="2251" w:type="dxa"/>
            <w:tcBorders>
              <w:top w:val="single" w:sz="4" w:space="0" w:color="ED7D31" w:themeColor="accent2"/>
              <w:bottom w:val="single" w:sz="12" w:space="0" w:color="ED7D31" w:themeColor="accent2"/>
            </w:tcBorders>
            <w:vAlign w:val="center"/>
          </w:tcPr>
          <w:p w14:paraId="0BA6B434" w14:textId="686EC5BB" w:rsidR="001E1DD5" w:rsidRPr="00711795" w:rsidRDefault="001E1DD5" w:rsidP="00E9421A">
            <w:pPr>
              <w:spacing w:before="60" w:line="240" w:lineRule="auto"/>
              <w:jc w:val="center"/>
              <w:rPr>
                <w:rFonts w:cs="Times New Roman"/>
                <w:sz w:val="20"/>
                <w:szCs w:val="20"/>
              </w:rPr>
            </w:pPr>
            <w:commentRangeStart w:id="7"/>
            <w:r w:rsidRPr="00711795">
              <w:rPr>
                <w:rFonts w:cs="Times New Roman"/>
                <w:sz w:val="20"/>
                <w:szCs w:val="20"/>
              </w:rPr>
              <w:t>R</w:t>
            </w:r>
            <w:commentRangeEnd w:id="7"/>
            <w:r w:rsidR="00646BF3">
              <w:rPr>
                <w:rStyle w:val="Refdecomentario"/>
              </w:rPr>
              <w:commentReference w:id="7"/>
            </w:r>
            <w:r w:rsidRPr="00711795">
              <w:rPr>
                <w:rFonts w:cs="Times New Roman"/>
                <w:sz w:val="20"/>
                <w:szCs w:val="20"/>
              </w:rPr>
              <w:t>eferencia</w:t>
            </w:r>
            <w:r w:rsidR="00E9421A">
              <w:rPr>
                <w:rFonts w:cs="Times New Roman"/>
                <w:sz w:val="20"/>
                <w:szCs w:val="20"/>
              </w:rPr>
              <w:t>/</w:t>
            </w:r>
            <w:r w:rsidRPr="00711795">
              <w:rPr>
                <w:rFonts w:cs="Times New Roman"/>
                <w:sz w:val="20"/>
                <w:szCs w:val="20"/>
              </w:rPr>
              <w:t>Reference</w:t>
            </w:r>
          </w:p>
          <w:p w14:paraId="155BDF86" w14:textId="77777777" w:rsidR="001E1DD5" w:rsidRPr="00711795" w:rsidRDefault="001E1DD5" w:rsidP="00B01685">
            <w:pPr>
              <w:spacing w:line="276" w:lineRule="auto"/>
              <w:jc w:val="center"/>
              <w:rPr>
                <w:rFonts w:cs="Times New Roman"/>
                <w:sz w:val="20"/>
                <w:szCs w:val="20"/>
              </w:rPr>
            </w:pPr>
          </w:p>
          <w:p w14:paraId="009AC6BD" w14:textId="5F3E3413" w:rsidR="001E1DD5" w:rsidRPr="00711795" w:rsidRDefault="001E1DD5" w:rsidP="00973658">
            <w:pPr>
              <w:spacing w:line="240" w:lineRule="auto"/>
              <w:jc w:val="center"/>
              <w:rPr>
                <w:rFonts w:cs="Times New Roman"/>
                <w:sz w:val="20"/>
                <w:szCs w:val="20"/>
              </w:rPr>
            </w:pPr>
            <w:r w:rsidRPr="00711795">
              <w:rPr>
                <w:rFonts w:cs="Times New Roman"/>
                <w:sz w:val="20"/>
                <w:szCs w:val="20"/>
              </w:rPr>
              <w:t>Estilo/Style:</w:t>
            </w:r>
          </w:p>
          <w:p w14:paraId="4CC6F6D5" w14:textId="48AB3774" w:rsidR="001E1DD5" w:rsidRPr="00711795" w:rsidRDefault="001E1DD5" w:rsidP="00973658">
            <w:pPr>
              <w:spacing w:after="120" w:line="240" w:lineRule="auto"/>
              <w:jc w:val="center"/>
              <w:rPr>
                <w:rFonts w:cs="Times New Roman"/>
                <w:sz w:val="20"/>
                <w:szCs w:val="20"/>
              </w:rPr>
            </w:pPr>
            <w:r w:rsidRPr="00711795">
              <w:rPr>
                <w:rFonts w:cs="Times New Roman"/>
                <w:sz w:val="20"/>
                <w:szCs w:val="20"/>
              </w:rPr>
              <w:t>APA</w:t>
            </w:r>
            <w:r w:rsidR="00E9421A">
              <w:rPr>
                <w:rFonts w:cs="Times New Roman"/>
                <w:sz w:val="20"/>
                <w:szCs w:val="20"/>
              </w:rPr>
              <w:t xml:space="preserve"> 6th ed.</w:t>
            </w:r>
            <w:r w:rsidRPr="00711795">
              <w:rPr>
                <w:rFonts w:cs="Times New Roman"/>
                <w:sz w:val="20"/>
                <w:szCs w:val="20"/>
              </w:rPr>
              <w:t xml:space="preserve"> (2010)</w:t>
            </w:r>
          </w:p>
        </w:tc>
        <w:tc>
          <w:tcPr>
            <w:tcW w:w="7153" w:type="dxa"/>
            <w:tcBorders>
              <w:bottom w:val="single" w:sz="12" w:space="0" w:color="ED7D31" w:themeColor="accent2"/>
            </w:tcBorders>
          </w:tcPr>
          <w:p w14:paraId="07F82FBC" w14:textId="1E61259A" w:rsidR="00E371E1" w:rsidRPr="00C80061" w:rsidRDefault="00D124A7" w:rsidP="00C80061">
            <w:pPr>
              <w:spacing w:after="60" w:line="276" w:lineRule="auto"/>
              <w:ind w:left="709" w:hanging="709"/>
              <w:rPr>
                <w:rFonts w:cs="Times New Roman"/>
                <w:sz w:val="20"/>
                <w:szCs w:val="20"/>
              </w:rPr>
            </w:pPr>
            <w:r>
              <w:rPr>
                <w:rFonts w:cs="Times New Roman"/>
                <w:sz w:val="20"/>
                <w:szCs w:val="20"/>
              </w:rPr>
              <w:t>González</w:t>
            </w:r>
            <w:r w:rsidR="001E1DD5" w:rsidRPr="00711795">
              <w:rPr>
                <w:rFonts w:cs="Times New Roman"/>
                <w:sz w:val="20"/>
                <w:szCs w:val="20"/>
              </w:rPr>
              <w:t xml:space="preserve">, </w:t>
            </w:r>
            <w:r>
              <w:rPr>
                <w:rFonts w:cs="Times New Roman"/>
                <w:sz w:val="20"/>
                <w:szCs w:val="20"/>
              </w:rPr>
              <w:t>E.</w:t>
            </w:r>
            <w:r w:rsidR="001E1DD5" w:rsidRPr="00711795">
              <w:rPr>
                <w:rFonts w:cs="Times New Roman"/>
                <w:sz w:val="20"/>
                <w:szCs w:val="20"/>
              </w:rPr>
              <w:t xml:space="preserve">, </w:t>
            </w:r>
            <w:r>
              <w:rPr>
                <w:rFonts w:cs="Times New Roman"/>
                <w:sz w:val="20"/>
                <w:szCs w:val="20"/>
              </w:rPr>
              <w:t>Home</w:t>
            </w:r>
            <w:r w:rsidR="001E1DD5" w:rsidRPr="00711795">
              <w:rPr>
                <w:rFonts w:cs="Times New Roman"/>
                <w:sz w:val="20"/>
                <w:szCs w:val="20"/>
              </w:rPr>
              <w:t xml:space="preserve">, </w:t>
            </w:r>
            <w:r>
              <w:rPr>
                <w:rFonts w:cs="Times New Roman"/>
                <w:sz w:val="20"/>
                <w:szCs w:val="20"/>
              </w:rPr>
              <w:t>M</w:t>
            </w:r>
            <w:r w:rsidR="001E1DD5" w:rsidRPr="00711795">
              <w:rPr>
                <w:rFonts w:cs="Times New Roman"/>
                <w:sz w:val="20"/>
                <w:szCs w:val="20"/>
              </w:rPr>
              <w:t xml:space="preserve">. C., &amp; </w:t>
            </w:r>
            <w:r>
              <w:rPr>
                <w:rFonts w:cs="Times New Roman"/>
                <w:sz w:val="20"/>
                <w:szCs w:val="20"/>
              </w:rPr>
              <w:t>Lozano</w:t>
            </w:r>
            <w:r w:rsidR="001E1DD5" w:rsidRPr="00711795">
              <w:rPr>
                <w:rFonts w:cs="Times New Roman"/>
                <w:sz w:val="20"/>
                <w:szCs w:val="20"/>
              </w:rPr>
              <w:t xml:space="preserve">, </w:t>
            </w:r>
            <w:r>
              <w:rPr>
                <w:rFonts w:cs="Times New Roman"/>
                <w:sz w:val="20"/>
                <w:szCs w:val="20"/>
              </w:rPr>
              <w:t>H. A.</w:t>
            </w:r>
            <w:r w:rsidR="001E1DD5" w:rsidRPr="00711795">
              <w:rPr>
                <w:rFonts w:cs="Times New Roman"/>
                <w:sz w:val="20"/>
                <w:szCs w:val="20"/>
              </w:rPr>
              <w:t xml:space="preserve"> (2017). </w:t>
            </w:r>
            <w:r w:rsidR="003F3506" w:rsidRPr="003F3506">
              <w:rPr>
                <w:i/>
                <w:sz w:val="20"/>
                <w:szCs w:val="20"/>
              </w:rPr>
              <w:t>Ar</w:t>
            </w:r>
            <w:r w:rsidR="003F3506" w:rsidRPr="003F3506">
              <w:rPr>
                <w:rFonts w:cs="Times New Roman"/>
                <w:i/>
                <w:sz w:val="20"/>
                <w:szCs w:val="20"/>
              </w:rPr>
              <w:t>te y sensibilidad en la escuela primaria: un estudio hermenéutico interpretativo en la Institución Educativa Nuevo Latir</w:t>
            </w:r>
            <w:r w:rsidR="001E1DD5" w:rsidRPr="00711795">
              <w:rPr>
                <w:rFonts w:cs="Times New Roman"/>
                <w:i/>
                <w:sz w:val="20"/>
                <w:szCs w:val="20"/>
              </w:rPr>
              <w:t xml:space="preserve">. </w:t>
            </w:r>
            <w:r w:rsidR="001E1DD5" w:rsidRPr="00711795">
              <w:rPr>
                <w:rFonts w:cs="Times New Roman"/>
                <w:sz w:val="20"/>
                <w:szCs w:val="20"/>
              </w:rPr>
              <w:t>(</w:t>
            </w:r>
            <w:sdt>
              <w:sdtPr>
                <w:rPr>
                  <w:rStyle w:val="Estilo10"/>
                  <w:szCs w:val="20"/>
                </w:rPr>
                <w:alias w:val="Grado"/>
                <w:tag w:val="Tipo de artículo"/>
                <w:id w:val="1337426040"/>
                <w:placeholder>
                  <w:docPart w:val="F7ADEDA404C043E7A0101A12CF6882A7"/>
                </w:placeholder>
                <w15:color w:val="FF6600"/>
                <w:dropDownList>
                  <w:listItem w:displayText="Seleccione modalidad de grado" w:value="Seleccione modalidad de grado"/>
                  <w:listItem w:displayText="Trabajo de grado" w:value="Trabajo de grado"/>
                  <w:listItem w:displayText="Tesis" w:value="Tesis"/>
                </w:dropDownList>
              </w:sdtPr>
              <w:sdtEndPr>
                <w:rPr>
                  <w:rStyle w:val="Fuentedeprrafopredeter"/>
                  <w:rFonts w:cs="Times New Roman"/>
                  <w:sz w:val="24"/>
                </w:rPr>
              </w:sdtEndPr>
              <w:sdtContent>
                <w:r w:rsidR="003F73B2">
                  <w:rPr>
                    <w:rStyle w:val="Estilo10"/>
                    <w:szCs w:val="20"/>
                  </w:rPr>
                  <w:t>Seleccione modalidad de grado</w:t>
                </w:r>
              </w:sdtContent>
            </w:sdt>
            <w:r w:rsidR="005035D0">
              <w:rPr>
                <w:rFonts w:cs="Times New Roman"/>
                <w:sz w:val="20"/>
                <w:szCs w:val="20"/>
              </w:rPr>
              <w:t xml:space="preserve"> </w:t>
            </w:r>
            <w:sdt>
              <w:sdtPr>
                <w:rPr>
                  <w:rStyle w:val="Estilo4"/>
                  <w:sz w:val="20"/>
                  <w:szCs w:val="20"/>
                </w:rPr>
                <w:alias w:val="Programa"/>
                <w:tag w:val="Programa"/>
                <w:id w:val="-1866898882"/>
                <w:placeholder>
                  <w:docPart w:val="F8C98BB769AD46F88759D719B08AD523"/>
                </w:placeholder>
                <w15:color w:val="FF6600"/>
                <w:dropDownList>
                  <w:listItem w:displayText="Seleccione pregrado o posgrado USB Colombia (A-Z)" w:value="Seleccione pregrado o posgrado USB Colombia (A-Z)"/>
                  <w:listItem w:displayText="Administración de Empresas" w:value="Administración de Empresas"/>
                  <w:listItem w:displayText="Administración de Negocios" w:value="Administración de Negocios"/>
                  <w:listItem w:displayText="Administración del Comercio Internacional" w:value="Administración del Comercio Internacional"/>
                  <w:listItem w:displayText="Administración Turística" w:value="Administración Turística"/>
                  <w:listItem w:displayText="Arquitectura" w:value="Arquitectura"/>
                  <w:listItem w:displayText="Bacteriología" w:value="Bacteriología"/>
                  <w:listItem w:displayText="Ciencia Política" w:value="Ciencia Política"/>
                  <w:listItem w:displayText="Contaduría Pública" w:value="Contaduría Pública"/>
                  <w:listItem w:displayText="Derecho" w:value="Derecho"/>
                  <w:listItem w:displayText="Diseño de Vestuario" w:value="Diseño de Vestuario"/>
                  <w:listItem w:displayText="Diseño Industrial" w:value="Diseño Industrial"/>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conomía" w:value="Econom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Fisioterapia" w:value="Fisioterapia"/>
                  <w:listItem w:displayText="Fonoaudiología" w:value="Fonoaudiología"/>
                  <w:listItem w:displayText="Gobierno y Relaciones Internacionales" w:value="Gobierno y Relaciones Internacionales"/>
                  <w:listItem w:displayText="Ingeniería Aeronáutica" w:value="Ingeniería Aeronáutica"/>
                  <w:listItem w:displayText="Ingeniería Agroindustrial" w:value="Ingeniería Agroindustrial"/>
                  <w:listItem w:displayText="Ingeniería Ambiental" w:value="Ingeniería Ambiental"/>
                  <w:listItem w:displayText="Ingeniería de Sistemas" w:value="Ingeniería de Sistemas"/>
                  <w:listItem w:displayText="Ingeniería de Sonido" w:value="Ingeniería de Sonido"/>
                  <w:listItem w:displayText="Ingeniería Electrónica" w:value="Ingeniería Electrónica"/>
                  <w:listItem w:displayText="Ingeniería Industrial" w:value="Ingeniería Industrial"/>
                  <w:listItem w:displayText="Ingeniería Mecatrónica" w:value="Ingeniería Mecatrónica"/>
                  <w:listItem w:displayText="Ingeniería Multimedia" w:value="Ingeniería Multimedia"/>
                  <w:listItem w:displayText="Ingeniería Química" w:value="Ingeniería Química"/>
                  <w:listItem w:displayText="Licenciatura en Educación Artística y Cultural" w:value="Licenciatura en Educación Artística y Cultural"/>
                  <w:listItem w:displayText="Licenciatura en Educación Física y Deportes" w:value="Licenciatura en Educación Física y Deportes"/>
                  <w:listItem w:displayText="Licenciatura en Educación Física, Recreación y Deportes" w:value="Licenciatura en Educación Física, Recreación y Deportes"/>
                  <w:listItem w:displayText="Licenciatura en Educación para la Primera Infancia" w:value="Licenciatura en Educación para la Primera Infancia"/>
                  <w:listItem w:displayText="Licenciatura en Educación Preescolar" w:value="Licenciatura en Educación Preescolar"/>
                  <w:listItem w:displayText="Licenciatura en Filosofía" w:value="Licenciatura en Filosofía"/>
                  <w:listItem w:displayText="Licenciatura en Lengua Castellana" w:value="Licenciatura en Lengua Castellana"/>
                  <w:listItem w:displayText="Licenciatura en Lengua Inglesa (Modalidad Virtual)" w:value="Licenciatura en Lengua Inglesa (Modalidad Virtual)"/>
                  <w:listItem w:displayText="Licenciatura en Lenguas Modernas con Énfasis en Inglés y Francés" w:value="Licenciatura en Lenguas Modernas con Énfasis en Inglés y Francés"/>
                  <w:listItem w:displayText="Licenciatura en Teología" w:value="Licenciatura en Teologí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listItem w:displayText="Negocios Internacionales" w:value="Negocios Internacionales"/>
                  <w:listItem w:displayText="Psicología" w:value="Psicología"/>
                  <w:listItem w:displayText="Relaciones Internacionales" w:value="Relaciones Internacionales"/>
                  <w:listItem w:displayText="Técnica Profesional en la Producción Multimedia" w:value="Técnica Profesional en la Producción Multimedia"/>
                  <w:listItem w:displayText="Tecnología en Automatización Industrial" w:value="Tecnología en Automatización Industrial"/>
                  <w:listItem w:displayText="Tecnología en Desarrollo de Sistemas Electrónicos y de Telecomunicaciones" w:value="Tecnología en Desarrollo de Sistemas Electrónicos y de Telecomunicaciones"/>
                  <w:listItem w:displayText="Tecnología en Desarrollo de Software" w:value="Tecnología en Desarrollo de Software"/>
                  <w:listItem w:displayText="Tecnología en Entrenamiento Deportivo" w:value="Tecnología en Entrenamiento Deportivo"/>
                  <w:listItem w:displayText="Tecnología en la Gestión de la Producción Multimedia" w:value="Tecnología en la Gestión de la Producción Multimedia"/>
                </w:dropDownList>
              </w:sdtPr>
              <w:sdtEndPr>
                <w:rPr>
                  <w:rStyle w:val="Fuentedeprrafopredeter"/>
                  <w:rFonts w:cs="Times New Roman"/>
                </w:rPr>
              </w:sdtEndPr>
              <w:sdtContent>
                <w:r w:rsidR="003F73B2">
                  <w:rPr>
                    <w:rStyle w:val="Estilo4"/>
                    <w:sz w:val="20"/>
                    <w:szCs w:val="20"/>
                  </w:rPr>
                  <w:t>Seleccione pregrado o posgrado USB Colombia (A-Z)</w:t>
                </w:r>
              </w:sdtContent>
            </w:sdt>
            <w:r w:rsidR="001E1DD5" w:rsidRPr="00711795">
              <w:rPr>
                <w:rFonts w:cs="Times New Roman"/>
                <w:sz w:val="20"/>
                <w:szCs w:val="20"/>
              </w:rPr>
              <w:t>).</w:t>
            </w:r>
            <w:r w:rsidR="00E9421A">
              <w:rPr>
                <w:rFonts w:cs="Times New Roman"/>
                <w:sz w:val="20"/>
                <w:szCs w:val="20"/>
              </w:rPr>
              <w:t xml:space="preserve"> </w:t>
            </w:r>
            <w:r w:rsidR="00E9421A" w:rsidRPr="004231D5">
              <w:rPr>
                <w:rFonts w:cs="Times New Roman"/>
                <w:sz w:val="20"/>
                <w:szCs w:val="20"/>
              </w:rPr>
              <w:t>Universidad de San Buenaventura</w:t>
            </w:r>
            <w:r w:rsidR="004E0C6F">
              <w:rPr>
                <w:rFonts w:cs="Times New Roman"/>
                <w:sz w:val="20"/>
                <w:szCs w:val="20"/>
              </w:rPr>
              <w:t xml:space="preserve"> Colombia</w:t>
            </w:r>
            <w:r w:rsidR="00E9421A" w:rsidRPr="004231D5">
              <w:rPr>
                <w:rFonts w:cs="Times New Roman"/>
                <w:sz w:val="20"/>
                <w:szCs w:val="20"/>
              </w:rPr>
              <w:t>,</w:t>
            </w:r>
            <w:r w:rsidR="00C80061" w:rsidRPr="004231D5">
              <w:rPr>
                <w:rFonts w:cs="Times New Roman"/>
                <w:sz w:val="20"/>
                <w:szCs w:val="20"/>
              </w:rPr>
              <w:t xml:space="preserve"> </w:t>
            </w:r>
            <w:sdt>
              <w:sdtPr>
                <w:rPr>
                  <w:rStyle w:val="Estilo3"/>
                  <w:sz w:val="20"/>
                  <w:szCs w:val="20"/>
                </w:rPr>
                <w:alias w:val="Facultad"/>
                <w:tag w:val="Facultad"/>
                <w:id w:val="-12844894"/>
                <w:placeholder>
                  <w:docPart w:val="2BD3DC5F628842CCAF8784704316F1EA"/>
                </w:placeholder>
                <w15:color w:val="FF6600"/>
                <w:dropDownList>
                  <w:listItem w:displayText="Seleccione facultad USB Colombia (A-Z) y ciudad" w:value="Seleccione facultad USB Colombia (A-Z) y ciudad"/>
                  <w:listItem w:displayText="Facultad de Arquitectura, Arte y Diseño, Cali." w:value="Facultad de Arquitectura, Arte y Diseño, Cali."/>
                  <w:listItem w:displayText="Facultad de Artes Integradas, Bello." w:value="Facultad de Artes Integradas, Bello."/>
                  <w:listItem w:displayText="Facultad de Artes Integradas, Medellín." w:value="Facultad de Artes Integradas, Medellín."/>
                  <w:listItem w:displayText="Facultad de Ciencias Administrativas y Contables, Cartagena." w:value="Facultad de Ciencias Administrativas y Contables, Cartagena."/>
                  <w:listItem w:displayText="Facultad de Ciencias Básicas e Ingeniería, Bogotá." w:value="Facultad de Ciencias Básicas e Ingeniería, Bogotá."/>
                  <w:listItem w:displayText="Facultad de Ciencias de la Salud, Cartagena." w:value="Facultad de Ciencias de la Salud, Cartagena."/>
                  <w:listItem w:displayText="Facultad de Ciencias Económicas, Cali." w:value="Facultad de Ciencias Económicas, Cali."/>
                  <w:listItem w:displayText="Facultad de Ciencias Empresariales, Bello." w:value="Facultad de Ciencias Empresariales, Bello."/>
                  <w:listItem w:displayText="Facultad de Ciencias Empresariales, Medellín." w:value="Facultad de Ciencias Empresariales, Medellín."/>
                  <w:listItem w:displayText="Facultad de Ciencias Humanas y Sociales, Bogotá." w:value="Facultad de Ciencias Humanas y Sociales, Bogotá."/>
                  <w:listItem w:displayText="Facultad de Ciencias Jurídicas, Políticas y Económicas, Bogotá." w:value="Facultad de Ciencias Jurídicas, Políticas y Económicas, Bogotá."/>
                  <w:listItem w:displayText="Facultad de Derecho, Bello." w:value="Facultad de Derecho, Bello."/>
                  <w:listItem w:displayText="Facultad de Derecho, Medellín." w:value="Facultad de Derecho, Medellín."/>
                  <w:listItem w:displayText="Facultad de Derecho y Ciencias Políticas, Cali." w:value="Facultad de Derecho y Ciencias Políticas, Cali."/>
                  <w:listItem w:displayText="Facultad de Derecho y Ciencias Políticas, Cartagena." w:value="Facultad de Derecho y Ciencias Políticas, Cartagena."/>
                  <w:listItem w:displayText="Facultad de Educación, Armenia." w:value="Facultad de Educación, Armenia."/>
                  <w:listItem w:displayText="Facultad de Educación, Cali." w:value="Facultad de Educación, Cali."/>
                  <w:listItem w:displayText="Facultad de Educación, Medellín." w:value="Facultad de Educación, Medellín."/>
                  <w:listItem w:displayText="Facultad de Educación, Ciencias Humanas y Sociales" w:value="Facultad de Educación, Ciencias Humanas y Sociales"/>
                  <w:listItem w:displayText="Facultad de Ingeniería, Cali." w:value="Facultad de Ingeniería, Cali."/>
                  <w:listItem w:displayText="Facultad de Ingenierías, Medellín." w:value="Facultad de Ingenierías, Medellín."/>
                  <w:listItem w:displayText="Facultad de Ingeniería, Arquitectura, Artes y Diseño, Cartagena." w:value="Facultad de Ingeniería, Arquitectura, Artes y Diseño, Cartagena."/>
                  <w:listItem w:displayText="Facultad de Psicología, Armenia." w:value="Facultad de Psicología, Armenia."/>
                  <w:listItem w:displayText="Facultad de Psicología, Ibagué." w:value="Facultad de Psicología, Ibagué."/>
                  <w:listItem w:displayText="Facultad de Psicología, Medellín." w:value="Facultad de Psicología, Medellín."/>
                </w:dropDownList>
              </w:sdtPr>
              <w:sdtEndPr>
                <w:rPr>
                  <w:rStyle w:val="Fuentedeprrafopredeter"/>
                  <w:rFonts w:cs="Times New Roman"/>
                </w:rPr>
              </w:sdtEndPr>
              <w:sdtContent>
                <w:r w:rsidR="00C80061" w:rsidRPr="004231D5">
                  <w:rPr>
                    <w:rStyle w:val="Estilo3"/>
                    <w:sz w:val="20"/>
                    <w:szCs w:val="20"/>
                  </w:rPr>
                  <w:t>Seleccione facultad USB Colombia (A-Z) y ciudad</w:t>
                </w:r>
              </w:sdtContent>
            </w:sdt>
            <w:r w:rsidR="005716A2">
              <w:rPr>
                <w:rFonts w:cs="Times New Roman"/>
                <w:b/>
                <w:noProof/>
                <w:szCs w:val="24"/>
                <w:lang w:eastAsia="es-CO"/>
              </w:rPr>
              <w:t xml:space="preserve"> </w:t>
            </w:r>
          </w:p>
        </w:tc>
      </w:tr>
    </w:tbl>
    <w:p w14:paraId="521F1078" w14:textId="77777777" w:rsidR="006B4445" w:rsidRDefault="006B4445" w:rsidP="006B4445">
      <w:pPr>
        <w:jc w:val="left"/>
        <w:rPr>
          <w:rFonts w:cs="Times New Roman"/>
          <w:b/>
          <w:noProof/>
          <w:szCs w:val="24"/>
          <w:lang w:eastAsia="es-CO"/>
        </w:rPr>
      </w:pPr>
      <w:commentRangeStart w:id="8"/>
      <w:r>
        <w:rPr>
          <w:rFonts w:cs="Times New Roman"/>
          <w:b/>
          <w:noProof/>
          <w:szCs w:val="24"/>
          <w:lang w:eastAsia="es-CO"/>
        </w:rPr>
        <w:drawing>
          <wp:inline distT="0" distB="0" distL="0" distR="0" wp14:anchorId="0EA3B4EA" wp14:editId="39601D05">
            <wp:extent cx="762000" cy="287979"/>
            <wp:effectExtent l="0" t="0" r="0" b="0"/>
            <wp:docPr id="2" name="Imagen 2">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_Creative_Comm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03637" cy="303715"/>
                    </a:xfrm>
                    <a:prstGeom prst="rect">
                      <a:avLst/>
                    </a:prstGeom>
                  </pic:spPr>
                </pic:pic>
              </a:graphicData>
            </a:graphic>
          </wp:inline>
        </w:drawing>
      </w:r>
      <w:commentRangeEnd w:id="8"/>
      <w:r>
        <w:rPr>
          <w:rStyle w:val="Refdecomentario"/>
        </w:rPr>
        <w:commentReference w:id="8"/>
      </w:r>
      <w:r w:rsidRPr="005716A2">
        <w:rPr>
          <w:rFonts w:cs="Times New Roman"/>
          <w:b/>
          <w:noProof/>
          <w:szCs w:val="24"/>
          <w:lang w:eastAsia="es-CO"/>
        </w:rPr>
        <w:t xml:space="preserve"> </w:t>
      </w:r>
      <w:r>
        <w:rPr>
          <w:rFonts w:cs="Times New Roman"/>
          <w:b/>
          <w:noProof/>
          <w:szCs w:val="24"/>
          <w:lang w:eastAsia="es-CO"/>
        </w:rPr>
        <w:drawing>
          <wp:inline distT="0" distB="0" distL="0" distR="0" wp14:anchorId="37462282" wp14:editId="18A698F7">
            <wp:extent cx="771525" cy="269938"/>
            <wp:effectExtent l="0" t="0" r="0" b="0"/>
            <wp:docPr id="19" name="Imagen 1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icencia_Creative_Commons_Atri_NoComer_Compartir_SinDer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90894" cy="276715"/>
                    </a:xfrm>
                    <a:prstGeom prst="rect">
                      <a:avLst/>
                    </a:prstGeom>
                  </pic:spPr>
                </pic:pic>
              </a:graphicData>
            </a:graphic>
          </wp:inline>
        </w:drawing>
      </w:r>
    </w:p>
    <w:p w14:paraId="0CC7A24A" w14:textId="77777777" w:rsidR="006B4445" w:rsidRDefault="006B4445" w:rsidP="006B4445">
      <w:pPr>
        <w:jc w:val="left"/>
        <w:rPr>
          <w:rFonts w:cs="Times New Roman"/>
          <w:szCs w:val="24"/>
        </w:rPr>
      </w:pPr>
    </w:p>
    <w:p w14:paraId="61A9AA6D" w14:textId="3FC32176" w:rsidR="006B4445" w:rsidRPr="00D63F3A" w:rsidRDefault="006B4445" w:rsidP="006B4445">
      <w:pPr>
        <w:jc w:val="left"/>
        <w:rPr>
          <w:rFonts w:cs="Times New Roman"/>
          <w:sz w:val="22"/>
        </w:rPr>
      </w:pPr>
      <w:commentRangeStart w:id="9"/>
      <w:r w:rsidRPr="00D63F3A">
        <w:rPr>
          <w:rFonts w:cs="Times New Roman"/>
          <w:sz w:val="22"/>
        </w:rPr>
        <w:t>E</w:t>
      </w:r>
      <w:commentRangeEnd w:id="9"/>
      <w:r w:rsidRPr="00D63F3A">
        <w:rPr>
          <w:rStyle w:val="Refdecomentario"/>
          <w:sz w:val="22"/>
          <w:szCs w:val="22"/>
        </w:rPr>
        <w:commentReference w:id="9"/>
      </w:r>
      <w:r w:rsidR="0044014A">
        <w:rPr>
          <w:rFonts w:cs="Times New Roman"/>
          <w:sz w:val="22"/>
        </w:rPr>
        <w:t xml:space="preserve">n convenio con la Universidad </w:t>
      </w:r>
      <w:r w:rsidR="0044014A" w:rsidRPr="00D63F3A">
        <w:rPr>
          <w:rFonts w:cs="Times New Roman"/>
          <w:sz w:val="22"/>
        </w:rPr>
        <w:t xml:space="preserve">(nombre </w:t>
      </w:r>
      <w:r w:rsidR="0044014A">
        <w:rPr>
          <w:rFonts w:cs="Times New Roman"/>
          <w:sz w:val="22"/>
        </w:rPr>
        <w:t xml:space="preserve">y logo pequeño </w:t>
      </w:r>
      <w:r w:rsidR="0044014A" w:rsidRPr="00D63F3A">
        <w:rPr>
          <w:rFonts w:cs="Times New Roman"/>
          <w:sz w:val="22"/>
        </w:rPr>
        <w:t>de la institución</w:t>
      </w:r>
      <w:r w:rsidRPr="00D63F3A">
        <w:rPr>
          <w:rFonts w:cs="Times New Roman"/>
          <w:sz w:val="22"/>
        </w:rPr>
        <w:t>).</w:t>
      </w:r>
    </w:p>
    <w:p w14:paraId="44FC049E" w14:textId="77777777" w:rsidR="006B4445" w:rsidRPr="00D63F3A" w:rsidRDefault="00B31AA8" w:rsidP="006B4445">
      <w:pPr>
        <w:rPr>
          <w:rFonts w:cs="Times New Roman"/>
          <w:sz w:val="22"/>
        </w:rPr>
      </w:pPr>
      <w:sdt>
        <w:sdtPr>
          <w:rPr>
            <w:rStyle w:val="Estilo4"/>
            <w:sz w:val="22"/>
          </w:rPr>
          <w:alias w:val="Posgrado"/>
          <w:tag w:val="Programa"/>
          <w:id w:val="1436558927"/>
          <w:placeholder>
            <w:docPart w:val="C31BA83C39E14E52AE9C3D120910C2DB"/>
          </w:placeholder>
          <w15:color w:val="FF6600"/>
          <w:dropDownList>
            <w:listItem w:displayText="Seleccione posgrado USB Colombia (A-Z)" w:value="Seleccione posgrado USB Colombia (A-Z)"/>
            <w:listItem w:displayText="Doctorado en Ciencias de la Educación" w:value="Doctorado en Ciencias de la Educación"/>
            <w:listItem w:displayText="Doctorado en Educación" w:value="Doctorado en Educación"/>
            <w:listItem w:displayText="Doctorado en Humanidades, Humanismo y Persona" w:value="Doctorado en Humanidades, Humanismo y Persona"/>
            <w:listItem w:displayText="Doctorado en Psicología" w:value="Doctorado en Psicología"/>
            <w:listItem w:displayText="Especialización en Administración de la Seguridad" w:value="Especialización en Administración de la Seguridad"/>
            <w:listItem w:displayText="Especialización en Administración de Negocios" w:value="Especialización en Administración de Negocios"/>
            <w:listItem w:displayText="Especialización en Atención Psicosocial a Víctimas y Sobrevivientes" w:value="Especialización en Atención Psicosocial a Víctimas y Sobrevivientes"/>
            <w:listItem w:displayText="Especialización en Automatización de Procesos Industriales" w:value="Especialización en Automatización de Procesos Industriales"/>
            <w:listItem w:displayText="Especialización en Ciencias Penales y Penitenciarias" w:value="Especialización en Ciencias Penales y Penitenciarias"/>
            <w:listItem w:displayText="Especialización en Cooperación Internacional para el Desarrollo" w:value="Especialización en Cooperación Internacional para el Desarrollo"/>
            <w:listItem w:displayText="Especialización en Derecho Ambiental y de los Recursos Naturales" w:value="Especialización en Derecho Ambiental y de los Recursos Naturales"/>
            <w:listItem w:displayText="Especialización en Derecho Laboral y de la Seguridad Social" w:value="Especialización en Derecho Laboral y de la Seguridad Social"/>
            <w:listItem w:displayText="Especialización en Derecho Marítimo y Portuario" w:value="Especialización en Derecho Marítimo y Portuario"/>
            <w:listItem w:displayText="Especialización en Derecho Procesal Penal y Criminalística" w:value="Especialización en Derecho Procesal Penal y Criminalística"/>
            <w:listItem w:displayText="Especialización en Didácticas para Lecturas y Escrituras con Énfasis en Literatura" w:value="Especialización en Didácticas para Lecturas y Escrituras con Énfasis en Literatura"/>
            <w:listItem w:displayText="Especialización en Docencia Medida por las TIC" w:value="Especialización en Docencia Medida por las TIC"/>
            <w:listItem w:displayText="Especialización en Docencia Universitaria" w:value="Especialización en Docencia Universitaria"/>
            <w:listItem w:displayText="Especialización en Economía Ambiental y Desarrollo Sostenible" w:value="Especialización en Economía Ambiental y Desarrollo Sostenible"/>
            <w:listItem w:displayText="Especialización en Educación Religiosa" w:value="Especialización en Educación Religiosa"/>
            <w:listItem w:displayText="Especialización en Educación Religiosa Escolar" w:value="Especialización en Educación Religiosa Escolar"/>
            <w:listItem w:displayText="Especialización en Evaluación y Diagnóstico Neuropsicológico" w:value="Especialización en Evaluación y Diagnóstico Neuropsicológico"/>
            <w:listItem w:displayText="Especialización en Filosofía Contemporánea" w:value="Especialización en Filosofía Contemporánea"/>
            <w:listItem w:displayText="Especialización en Finanzas" w:value="Especialización en Finanzas"/>
            <w:listItem w:displayText="Especialización en Gerencia de Empresas Comerciales" w:value="Especialización en Gerencia de Empresas Comerciales"/>
            <w:listItem w:displayText="Especialización en Gerencia de la Calidad" w:value="Especialización en Gerencia de la Calidad"/>
            <w:listItem w:displayText="Especialización en Gerencia de la Calidad y Auditoría en Salud" w:value="Especialización en Gerencia de la Calidad y Auditoría en Salud"/>
            <w:listItem w:displayText="Especialización en Gerencia de Recursos Humanos" w:value="Especialización en Gerencia de Recursos Humanos"/>
            <w:listItem w:displayText="Especialización en Gerencia de Sistemas de Información" w:value="Especialización en Gerencia de Sistemas de Información"/>
            <w:listItem w:displayText="Especialización en Gerencia Educativa" w:value="Especialización en Gerencia Educativa"/>
            <w:listItem w:displayText="Especialización en Gerencia Estratégica de Costos" w:value="Especialización en Gerencia Estratégica de Costos"/>
            <w:listItem w:displayText="Especialización en Gerencia Financiera Aplicada al Mercado de Capitales" w:value="Especialización en Gerencia Financiera Aplicada al Mercado de Capitales"/>
            <w:listItem w:displayText="Especialización en Gestión de Información y Bases de Datos" w:value="Especialización en Gestión de Información y Bases de Datos"/>
            <w:listItem w:displayText="Especialización en Gestión de la Responsabilidad Social Empresarial" w:value="Especialización en Gestión de la Responsabilidad Social Empresarial"/>
            <w:listItem w:displayText="Especialización en Gestión de Plantas Industriales" w:value="Especialización en Gestión de Plantas Industriales"/>
            <w:listItem w:displayText="Especialización en Gestión Integral de Proyectos" w:value="Especialización en Gestión Integral de Proyectos"/>
            <w:listItem w:displayText="Especialización en Gestión Portuaria y Marítima" w:value="Especialización en Gestión Portuaria y Marítima"/>
            <w:listItem w:displayText="Especialización en Ingeniería de Procesos de Refinación de Petróleos y Petroquímicos Básicos" w:value="Especialización en Ingeniería de Procesos de Refinación de Petróleos y Petroquímicos Básicos"/>
            <w:listItem w:displayText="Especialización en Innovación e Integración Multimedia" w:value="Especialización en Innovación e Integración Multimedia"/>
            <w:listItem w:displayText="Especialización en Intervención Psicológica en Situaciones de Crisis" w:value="Especialización en Intervención Psicológica en Situaciones de Crisis"/>
            <w:listItem w:displayText="Especialización en Logística del Comercio Internacional" w:value="Especialización en Logística del Comercio Internacional"/>
            <w:listItem w:displayText="Especialización en Medición y Evaluación Psicológica" w:value="Especialización en Medición y Evaluación Psicológica"/>
            <w:listItem w:displayText="Especialización en Medio Ambiente Urbano y Desarrollo Territorial" w:value="Especialización en Medio Ambiente Urbano y Desarrollo Territorial"/>
            <w:listItem w:displayText="Especialización en Mercadeo" w:value="Especialización en Mercadeo"/>
            <w:listItem w:displayText="Especialización en Negocios Internacionales" w:value="Especialización en Negocios Internacionales"/>
            <w:listItem w:displayText="Especialización en Negocios y Servicios de Telecomunicaciones" w:value="Especialización en Negocios y Servicios de Telecomunicaciones"/>
            <w:listItem w:displayText="Especialización en Pedagogía y Docencia Universitaria" w:value="Especialización en Pedagogía y Docencia Universitaria"/>
            <w:listItem w:displayText="Especialización en Postproducción de Audio" w:value="Especialización en Postproducción de Audio"/>
            <w:listItem w:displayText="Especialización en Procesos de Desarrollo de Software" w:value="Especialización en Procesos de Desarrollo de Software"/>
            <w:listItem w:displayText="Especialización en Producción Musical" w:value="Especialización en Producción Musical"/>
            <w:listItem w:displayText="Especialización en Psicología Clínica" w:value="Especialización en Psicología Clínica"/>
            <w:listItem w:displayText="Especialización en Psicología Clínica con Orientación Psicoanalítica" w:value="Especialización en Psicología Clínica con Orientación Psicoanalítica"/>
            <w:listItem w:displayText="Especialización en Psicología de la Salud Ocupacional" w:value="Especialización en Psicología de la Salud Ocupacional"/>
            <w:listItem w:displayText="Especialización en Psicología de las Organizaciones y del Trabajo" w:value="Especialización en Psicología de las Organizaciones y del Trabajo"/>
            <w:listItem w:displayText="Especialización en Psicología de los Cuidados Paliativos" w:value="Especialización en Psicología de los Cuidados Paliativos"/>
            <w:listItem w:displayText="Especialización en Redes y Servicios Telemáticos" w:value="Especialización en Redes y Servicios Telemáticos"/>
            <w:listItem w:displayText="Especialización en Seguridad Informática" w:value="Especialización en Seguridad Informática"/>
            <w:listItem w:displayText="Especialización en Seguridad y Salud en el Trabajo" w:value="Especialización en Seguridad y Salud en el Trabajo"/>
            <w:listItem w:displayText="Especialización en Servicios Públicos Domiciliarios" w:value="Especialización en Servicios Públicos Domiciliarios"/>
            <w:listItem w:displayText="Especialización en Sistemas de Información Geográfica" w:value="Especialización en Sistemas de Información Geográfica"/>
            <w:listItem w:displayText="Especialización en Teoría y Metodología del Entrenamiento Deportivo" w:value="Especialización en Teoría y Metodología del Entrenamiento Deportivo"/>
            <w:listItem w:displayText="Extensión Maestría en Bioquímica Clínica" w:value="Extensión Maestría en Bioquímica Clínica"/>
            <w:listItem w:displayText="Extensión Maestría en Didáctica del Inglés" w:value="Extensión Maestría en Didáctica del Inglés"/>
            <w:listItem w:displayText="Extensión Maestría en Microbiología Clínica" w:value="Extensión Maestría en Microbiología Clínica"/>
            <w:listItem w:displayText="Maestría en Administración Financiera" w:value="Maestría en Administración Financiera"/>
            <w:listItem w:displayText="Maestría en Alta Dirección de Servicios Educativos" w:value="Maestría en Alta Dirección de Servicios Educativos"/>
            <w:listItem w:displayText="Maestría en Arquitectura" w:value="Maestría en Arquitectura"/>
            <w:listItem w:displayText="Maestría en Bioclimática" w:value="Maestría en Bioclimática"/>
            <w:listItem w:displayText="Maestría en Bioquímica Clínica" w:value="Maestría en Bioquímica Clínica"/>
            <w:listItem w:displayText="Maestría en Ciencias de la Educación" w:value="Maestría en Ciencias de la Educación"/>
            <w:listItem w:displayText="Maestría en Cooperación Internacional para el Desarrollo" w:value="Maestría en Cooperación Internacional para el Desarrollo"/>
            <w:listItem w:displayText="Maestría en Derecho" w:value="Maestría en Derecho"/>
            <w:listItem w:displayText="Maestría en Educación" w:value="Maestría en Educación"/>
            <w:listItem w:displayText="Maestría en Educación: Desarrollo Humano" w:value="Maestría en Educación: Desarrollo Humano"/>
            <w:listItem w:displayText="Maestría en Filosofía Contemporánea" w:value="Maestría en Filosofía Contemporánea"/>
            <w:listItem w:displayText="Maestría en Geoinformática" w:value="Maestría en Geoinformática"/>
            <w:listItem w:displayText="Maestría en Ingeniería de Software" w:value="Maestría en Ingeniería de Software"/>
            <w:listItem w:displayText="Maestría en Ingeniería: Biotecnología" w:value="Maestría en Ingeniería: Biotecnología"/>
            <w:listItem w:displayText="Maestría en Microbiología Clínica" w:value="Maestría en Microbiología Clínica"/>
            <w:listItem w:displayText="Maestría en Neuropsicología" w:value="Maestría en Neuropsicología"/>
            <w:listItem w:displayText="Maestría en Psicología" w:value="Maestría en Psicología"/>
            <w:listItem w:displayText="Maestría en Psicología Clínica" w:value="Maestría en Psicología Clínica"/>
            <w:listItem w:displayText="Maestría en Psicología de las Organizaciones y del Trabajo" w:value="Maestría en Psicología de las Organizaciones y del Trabajo"/>
            <w:listItem w:displayText="Maestría en Teología de la Biblia" w:value="Maestría en Teología de la Biblia"/>
          </w:dropDownList>
        </w:sdtPr>
        <w:sdtEndPr>
          <w:rPr>
            <w:rStyle w:val="Fuentedeprrafopredeter"/>
            <w:rFonts w:cs="Times New Roman"/>
          </w:rPr>
        </w:sdtEndPr>
        <w:sdtContent>
          <w:r w:rsidR="006B4445" w:rsidRPr="00D63F3A">
            <w:rPr>
              <w:rStyle w:val="Estilo4"/>
              <w:sz w:val="22"/>
            </w:rPr>
            <w:t>Seleccione posgrado USB Colombia (A-Z)</w:t>
          </w:r>
        </w:sdtContent>
      </w:sdt>
      <w:r w:rsidR="006B4445" w:rsidRPr="00D63F3A">
        <w:rPr>
          <w:rFonts w:cs="Times New Roman"/>
          <w:sz w:val="22"/>
        </w:rPr>
        <w:t xml:space="preserve">, </w:t>
      </w:r>
      <w:commentRangeStart w:id="10"/>
      <w:r w:rsidR="006B4445" w:rsidRPr="00D63F3A">
        <w:rPr>
          <w:rFonts w:cs="Times New Roman"/>
          <w:sz w:val="22"/>
        </w:rPr>
        <w:t>C</w:t>
      </w:r>
      <w:commentRangeEnd w:id="10"/>
      <w:r w:rsidR="006B4445" w:rsidRPr="00D63F3A">
        <w:rPr>
          <w:rStyle w:val="Refdecomentario"/>
          <w:sz w:val="22"/>
          <w:szCs w:val="22"/>
        </w:rPr>
        <w:commentReference w:id="10"/>
      </w:r>
      <w:r w:rsidR="006B4445" w:rsidRPr="00D63F3A">
        <w:rPr>
          <w:rFonts w:cs="Times New Roman"/>
          <w:sz w:val="22"/>
        </w:rPr>
        <w:t>ohorte X.</w:t>
      </w:r>
    </w:p>
    <w:p w14:paraId="134A0641" w14:textId="77777777" w:rsidR="006B4445" w:rsidRPr="00D63F3A" w:rsidRDefault="006B4445" w:rsidP="006B4445">
      <w:pPr>
        <w:jc w:val="left"/>
        <w:rPr>
          <w:rFonts w:cs="Times New Roman"/>
          <w:sz w:val="22"/>
        </w:rPr>
      </w:pPr>
      <w:commentRangeStart w:id="11"/>
      <w:r w:rsidRPr="00D63F3A">
        <w:rPr>
          <w:rFonts w:cs="Times New Roman"/>
          <w:sz w:val="22"/>
        </w:rPr>
        <w:t>G</w:t>
      </w:r>
      <w:commentRangeEnd w:id="11"/>
      <w:r>
        <w:rPr>
          <w:rStyle w:val="Refdecomentario"/>
        </w:rPr>
        <w:commentReference w:id="11"/>
      </w:r>
      <w:r w:rsidRPr="00D63F3A">
        <w:rPr>
          <w:rFonts w:cs="Times New Roman"/>
          <w:sz w:val="22"/>
        </w:rPr>
        <w:t>rupo de Investigación (SIGLA).</w:t>
      </w:r>
    </w:p>
    <w:p w14:paraId="19DEB1D3" w14:textId="5223495D" w:rsidR="006B4445" w:rsidRDefault="006B4445" w:rsidP="006B4445">
      <w:pPr>
        <w:jc w:val="left"/>
        <w:rPr>
          <w:rFonts w:cs="Times New Roman"/>
          <w:sz w:val="22"/>
        </w:rPr>
      </w:pPr>
      <w:commentRangeStart w:id="12"/>
      <w:r w:rsidRPr="00D63F3A">
        <w:rPr>
          <w:rFonts w:cs="Times New Roman"/>
          <w:sz w:val="22"/>
        </w:rPr>
        <w:t>L</w:t>
      </w:r>
      <w:commentRangeEnd w:id="12"/>
      <w:r>
        <w:rPr>
          <w:rStyle w:val="Refdecomentario"/>
        </w:rPr>
        <w:commentReference w:id="12"/>
      </w:r>
      <w:r w:rsidRPr="00D63F3A">
        <w:rPr>
          <w:rFonts w:cs="Times New Roman"/>
          <w:sz w:val="22"/>
        </w:rPr>
        <w:t>ínea de investigación en.</w:t>
      </w:r>
    </w:p>
    <w:p w14:paraId="0F58A6B3" w14:textId="78118F1B" w:rsidR="006B4445" w:rsidRDefault="00D30C37" w:rsidP="006B4445">
      <w:pPr>
        <w:jc w:val="left"/>
        <w:rPr>
          <w:rFonts w:cs="Times New Roman"/>
          <w:sz w:val="22"/>
        </w:rPr>
      </w:pPr>
      <w:commentRangeStart w:id="13"/>
      <w:r>
        <w:rPr>
          <w:rFonts w:cs="Times New Roman"/>
          <w:sz w:val="22"/>
        </w:rPr>
        <w:t xml:space="preserve"> </w:t>
      </w:r>
      <w:commentRangeEnd w:id="13"/>
      <w:r>
        <w:rPr>
          <w:rStyle w:val="Refdecomentario"/>
        </w:rPr>
        <w:commentReference w:id="13"/>
      </w:r>
    </w:p>
    <w:p w14:paraId="01CA117B" w14:textId="77777777" w:rsidR="00D30C37" w:rsidRPr="00D63F3A" w:rsidRDefault="00D30C37" w:rsidP="006B4445">
      <w:pPr>
        <w:jc w:val="left"/>
        <w:rPr>
          <w:rFonts w:cs="Times New Roman"/>
          <w:sz w:val="22"/>
        </w:rPr>
      </w:pPr>
    </w:p>
    <w:p w14:paraId="56FFD999" w14:textId="77777777" w:rsidR="006B4445" w:rsidRDefault="006B4445" w:rsidP="006B4445">
      <w:pPr>
        <w:jc w:val="center"/>
        <w:rPr>
          <w:rFonts w:cs="Times New Roman"/>
          <w:sz w:val="22"/>
        </w:rPr>
      </w:pPr>
      <w:r w:rsidRPr="00D63F3A">
        <w:rPr>
          <w:rFonts w:cs="Times New Roman"/>
          <w:b/>
          <w:sz w:val="22"/>
        </w:rPr>
        <w:t>Bibliotecas Universidad de San Buenaventura</w:t>
      </w:r>
    </w:p>
    <w:p w14:paraId="304BA1BE" w14:textId="77777777" w:rsidR="006B4445" w:rsidRPr="00D63F3A" w:rsidRDefault="006B4445" w:rsidP="006B4445">
      <w:pPr>
        <w:jc w:val="center"/>
        <w:rPr>
          <w:rFonts w:cs="Times New Roman"/>
          <w:b/>
          <w:sz w:val="22"/>
        </w:rPr>
      </w:pPr>
      <w:r w:rsidRPr="006860ED">
        <w:rPr>
          <w:noProof/>
          <w:lang w:eastAsia="es-CO"/>
        </w:rPr>
        <mc:AlternateContent>
          <mc:Choice Requires="wps">
            <w:drawing>
              <wp:anchor distT="45720" distB="45720" distL="114300" distR="114300" simplePos="0" relativeHeight="251659264" behindDoc="0" locked="0" layoutInCell="1" allowOverlap="1" wp14:anchorId="4A46F700" wp14:editId="5A71801E">
                <wp:simplePos x="0" y="0"/>
                <wp:positionH relativeFrom="margin">
                  <wp:posOffset>2822271</wp:posOffset>
                </wp:positionH>
                <wp:positionV relativeFrom="paragraph">
                  <wp:posOffset>168275</wp:posOffset>
                </wp:positionV>
                <wp:extent cx="2171700" cy="49530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495300"/>
                        </a:xfrm>
                        <a:prstGeom prst="rect">
                          <a:avLst/>
                        </a:prstGeom>
                        <a:solidFill>
                          <a:srgbClr val="FFFFFF"/>
                        </a:solidFill>
                        <a:ln w="9525">
                          <a:noFill/>
                          <a:miter lim="800000"/>
                          <a:headEnd/>
                          <a:tailEnd/>
                        </a:ln>
                      </wps:spPr>
                      <wps:txbx>
                        <w:txbxContent>
                          <w:p w14:paraId="731F8AAB" w14:textId="77777777" w:rsidR="005F38F9" w:rsidRDefault="005F38F9" w:rsidP="006B4445">
                            <w:pPr>
                              <w:spacing w:line="276" w:lineRule="auto"/>
                              <w:jc w:val="center"/>
                              <w:rPr>
                                <w:rFonts w:cs="Times New Roman"/>
                                <w:sz w:val="22"/>
                              </w:rPr>
                            </w:pPr>
                            <w:r w:rsidRPr="00D63F3A">
                              <w:rPr>
                                <w:rFonts w:cs="Times New Roman"/>
                                <w:sz w:val="22"/>
                              </w:rPr>
                              <w:t xml:space="preserve">Biblioteca Digital </w:t>
                            </w:r>
                            <w:r>
                              <w:rPr>
                                <w:rFonts w:cs="Times New Roman"/>
                                <w:sz w:val="22"/>
                              </w:rPr>
                              <w:t>(</w:t>
                            </w:r>
                            <w:r w:rsidRPr="00D63F3A">
                              <w:rPr>
                                <w:rFonts w:cs="Times New Roman"/>
                                <w:sz w:val="22"/>
                              </w:rPr>
                              <w:t>Repositorio</w:t>
                            </w:r>
                            <w:r>
                              <w:rPr>
                                <w:rFonts w:cs="Times New Roman"/>
                                <w:sz w:val="22"/>
                              </w:rPr>
                              <w:t>)</w:t>
                            </w:r>
                          </w:p>
                          <w:p w14:paraId="1C17AF12" w14:textId="77777777" w:rsidR="005F38F9" w:rsidRDefault="005F38F9" w:rsidP="006B4445">
                            <w:pPr>
                              <w:spacing w:line="276" w:lineRule="auto"/>
                              <w:jc w:val="center"/>
                            </w:pPr>
                            <w:r w:rsidRPr="00D63F3A">
                              <w:rPr>
                                <w:rFonts w:cs="Times New Roman"/>
                                <w:sz w:val="22"/>
                              </w:rPr>
                              <w:t>http://bibliotecadigital.usb.edu.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46F700" id="_x0000_s1027" type="#_x0000_t202" style="position:absolute;left:0;text-align:left;margin-left:222.25pt;margin-top:13.25pt;width:171pt;height:39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" stroked="f">
                <v:textbox>
                  <w:txbxContent>
                    <w:p w14:paraId="731F8AAB" w14:textId="77777777" w:rsidR="005F38F9" w:rsidRDefault="005F38F9" w:rsidP="006B4445">
                      <w:pPr>
                        <w:spacing w:line="276" w:lineRule="auto"/>
                        <w:jc w:val="center"/>
                        <w:rPr>
                          <w:rFonts w:cs="Times New Roman"/>
                          <w:sz w:val="22"/>
                        </w:rPr>
                      </w:pPr>
                      <w:r w:rsidRPr="00D63F3A">
                        <w:rPr>
                          <w:rFonts w:cs="Times New Roman"/>
                          <w:sz w:val="22"/>
                        </w:rPr>
                        <w:t xml:space="preserve">Biblioteca Digital </w:t>
                      </w:r>
                      <w:r>
                        <w:rPr>
                          <w:rFonts w:cs="Times New Roman"/>
                          <w:sz w:val="22"/>
                        </w:rPr>
                        <w:t>(</w:t>
                      </w:r>
                      <w:r w:rsidRPr="00D63F3A">
                        <w:rPr>
                          <w:rFonts w:cs="Times New Roman"/>
                          <w:sz w:val="22"/>
                        </w:rPr>
                        <w:t>Repositorio</w:t>
                      </w:r>
                      <w:r>
                        <w:rPr>
                          <w:rFonts w:cs="Times New Roman"/>
                          <w:sz w:val="22"/>
                        </w:rPr>
                        <w:t>)</w:t>
                      </w:r>
                    </w:p>
                    <w:p w14:paraId="1C17AF12" w14:textId="77777777" w:rsidR="005F38F9" w:rsidRDefault="005F38F9" w:rsidP="006B4445">
                      <w:pPr>
                        <w:spacing w:line="276" w:lineRule="auto"/>
                        <w:jc w:val="center"/>
                      </w:pPr>
                      <w:r w:rsidRPr="00D63F3A">
                        <w:rPr>
                          <w:rFonts w:cs="Times New Roman"/>
                          <w:sz w:val="22"/>
                        </w:rPr>
                        <w:t>http://bibliotecadigital.usb.edu.co</w:t>
                      </w:r>
                    </w:p>
                  </w:txbxContent>
                </v:textbox>
                <w10:wrap type="square" anchorx="margin"/>
              </v:shape>
            </w:pict>
          </mc:Fallback>
        </mc:AlternateContent>
      </w:r>
      <w:r w:rsidRPr="006860ED">
        <w:rPr>
          <w:noProof/>
          <w:lang w:eastAsia="es-CO"/>
        </w:rPr>
        <mc:AlternateContent>
          <mc:Choice Requires="wps">
            <w:drawing>
              <wp:anchor distT="45720" distB="45720" distL="114300" distR="114300" simplePos="0" relativeHeight="251660288" behindDoc="0" locked="0" layoutInCell="1" allowOverlap="1" wp14:anchorId="5446831D" wp14:editId="3020E4B9">
                <wp:simplePos x="0" y="0"/>
                <wp:positionH relativeFrom="margin">
                  <wp:posOffset>1466850</wp:posOffset>
                </wp:positionH>
                <wp:positionV relativeFrom="paragraph">
                  <wp:posOffset>102235</wp:posOffset>
                </wp:positionV>
                <wp:extent cx="1457325" cy="1404620"/>
                <wp:effectExtent l="0" t="0" r="9525" b="0"/>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1404620"/>
                        </a:xfrm>
                        <a:prstGeom prst="rect">
                          <a:avLst/>
                        </a:prstGeom>
                        <a:solidFill>
                          <a:srgbClr val="FFFFFF"/>
                        </a:solidFill>
                        <a:ln w="9525">
                          <a:noFill/>
                          <a:miter lim="800000"/>
                          <a:headEnd/>
                          <a:tailEnd/>
                        </a:ln>
                      </wps:spPr>
                      <wps:txbx>
                        <w:txbxContent>
                          <w:p w14:paraId="5535D8E2" w14:textId="77777777" w:rsidR="005F38F9" w:rsidRDefault="005F38F9" w:rsidP="006B4445">
                            <w:r>
                              <w:rPr>
                                <w:noProof/>
                                <w:lang w:eastAsia="es-CO"/>
                              </w:rPr>
                              <w:drawing>
                                <wp:inline distT="0" distB="0" distL="0" distR="0" wp14:anchorId="39E9C409" wp14:editId="581253A0">
                                  <wp:extent cx="1181100" cy="527166"/>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_BDUSB_Firma.jpg"/>
                                          <pic:cNvPicPr/>
                                        </pic:nvPicPr>
                                        <pic:blipFill>
                                          <a:blip r:embed="rId17">
                                            <a:extLst>
                                              <a:ext uri="{28A0092B-C50C-407E-A947-70E740481C1C}">
                                                <a14:useLocalDpi xmlns:a14="http://schemas.microsoft.com/office/drawing/2010/main" val="0"/>
                                              </a:ext>
                                            </a:extLst>
                                          </a:blip>
                                          <a:stretch>
                                            <a:fillRect/>
                                          </a:stretch>
                                        </pic:blipFill>
                                        <pic:spPr>
                                          <a:xfrm>
                                            <a:off x="0" y="0"/>
                                            <a:ext cx="1181100" cy="527166"/>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46831D" id="_x0000_s1028" type="#_x0000_t202" style="position:absolute;left:0;text-align:left;margin-left:115.5pt;margin-top:8.05pt;width:114.7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" stroked="f">
                <v:textbox style="mso-fit-shape-to-text:t">
                  <w:txbxContent>
                    <w:p w14:paraId="5535D8E2" w14:textId="77777777" w:rsidR="005F38F9" w:rsidRDefault="005F38F9" w:rsidP="006B4445">
                      <w:r>
                        <w:rPr>
                          <w:noProof/>
                          <w:lang w:eastAsia="es-CO"/>
                        </w:rPr>
                        <w:drawing>
                          <wp:inline distT="0" distB="0" distL="0" distR="0" wp14:anchorId="39E9C409" wp14:editId="581253A0">
                            <wp:extent cx="1181100" cy="527166"/>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o_BDUSB_Firma.jpg"/>
                                    <pic:cNvPicPr/>
                                  </pic:nvPicPr>
                                  <pic:blipFill>
                                    <a:blip r:embed="rId18">
                                      <a:extLst>
                                        <a:ext uri="{28A0092B-C50C-407E-A947-70E740481C1C}">
                                          <a14:useLocalDpi xmlns:a14="http://schemas.microsoft.com/office/drawing/2010/main" val="0"/>
                                        </a:ext>
                                      </a:extLst>
                                    </a:blip>
                                    <a:stretch>
                                      <a:fillRect/>
                                    </a:stretch>
                                  </pic:blipFill>
                                  <pic:spPr>
                                    <a:xfrm>
                                      <a:off x="0" y="0"/>
                                      <a:ext cx="1181100" cy="527166"/>
                                    </a:xfrm>
                                    <a:prstGeom prst="rect">
                                      <a:avLst/>
                                    </a:prstGeom>
                                  </pic:spPr>
                                </pic:pic>
                              </a:graphicData>
                            </a:graphic>
                          </wp:inline>
                        </w:drawing>
                      </w:r>
                    </w:p>
                  </w:txbxContent>
                </v:textbox>
                <w10:wrap type="square" anchorx="margin"/>
              </v:shape>
            </w:pict>
          </mc:Fallback>
        </mc:AlternateContent>
      </w:r>
    </w:p>
    <w:p w14:paraId="6088C3B9" w14:textId="77777777" w:rsidR="006B4445" w:rsidRPr="006860ED" w:rsidRDefault="006B4445" w:rsidP="006B4445">
      <w:pPr>
        <w:pStyle w:val="Prrafodelista"/>
        <w:spacing w:line="480" w:lineRule="auto"/>
        <w:ind w:left="360"/>
        <w:jc w:val="left"/>
        <w:rPr>
          <w:rFonts w:cs="Times New Roman"/>
          <w:sz w:val="22"/>
        </w:rPr>
      </w:pPr>
    </w:p>
    <w:p w14:paraId="79C977E8" w14:textId="77777777" w:rsidR="006B4445" w:rsidRDefault="006B4445" w:rsidP="006B4445">
      <w:pPr>
        <w:pStyle w:val="Prrafodelista"/>
        <w:spacing w:line="480" w:lineRule="auto"/>
        <w:ind w:left="360"/>
        <w:jc w:val="left"/>
        <w:rPr>
          <w:rFonts w:cs="Times New Roman"/>
          <w:sz w:val="22"/>
        </w:rPr>
      </w:pPr>
    </w:p>
    <w:p w14:paraId="4109E81B" w14:textId="77777777" w:rsidR="006B4445" w:rsidRPr="00D63F3A" w:rsidRDefault="006B4445" w:rsidP="006B4445">
      <w:pPr>
        <w:pStyle w:val="Prrafodelista"/>
        <w:numPr>
          <w:ilvl w:val="0"/>
          <w:numId w:val="2"/>
        </w:numPr>
        <w:ind w:left="360"/>
        <w:jc w:val="left"/>
        <w:rPr>
          <w:rFonts w:cs="Times New Roman"/>
          <w:sz w:val="22"/>
        </w:rPr>
      </w:pPr>
      <w:r w:rsidRPr="00D63F3A">
        <w:rPr>
          <w:rFonts w:cs="Times New Roman"/>
          <w:sz w:val="22"/>
        </w:rPr>
        <w:t>Biblioteca Fray Alberto Montealegre OFM - Bogotá.</w:t>
      </w:r>
    </w:p>
    <w:p w14:paraId="341A3225" w14:textId="77777777" w:rsidR="006B4445" w:rsidRPr="00D63F3A" w:rsidRDefault="006B4445" w:rsidP="006B4445">
      <w:pPr>
        <w:pStyle w:val="Prrafodelista"/>
        <w:numPr>
          <w:ilvl w:val="0"/>
          <w:numId w:val="2"/>
        </w:numPr>
        <w:ind w:left="360"/>
        <w:rPr>
          <w:rFonts w:cs="Times New Roman"/>
          <w:sz w:val="22"/>
        </w:rPr>
      </w:pPr>
      <w:r w:rsidRPr="00D63F3A">
        <w:rPr>
          <w:rFonts w:cs="Times New Roman"/>
          <w:sz w:val="22"/>
        </w:rPr>
        <w:t>Biblioteca Fray Arturo Calle Restrepo OFM</w:t>
      </w:r>
      <w:r w:rsidRPr="00D63F3A">
        <w:rPr>
          <w:rFonts w:cs="Times New Roman"/>
          <w:b/>
          <w:sz w:val="22"/>
        </w:rPr>
        <w:t xml:space="preserve"> </w:t>
      </w:r>
      <w:r>
        <w:rPr>
          <w:rFonts w:cs="Times New Roman"/>
          <w:b/>
          <w:sz w:val="22"/>
        </w:rPr>
        <w:t xml:space="preserve">- </w:t>
      </w:r>
      <w:r w:rsidRPr="00D63F3A">
        <w:rPr>
          <w:rFonts w:cs="Times New Roman"/>
          <w:sz w:val="22"/>
        </w:rPr>
        <w:t>Medellín</w:t>
      </w:r>
      <w:r>
        <w:rPr>
          <w:rFonts w:cs="Times New Roman"/>
          <w:sz w:val="22"/>
        </w:rPr>
        <w:t xml:space="preserve">, </w:t>
      </w:r>
      <w:r w:rsidRPr="00D63F3A">
        <w:rPr>
          <w:rFonts w:cs="Times New Roman"/>
          <w:sz w:val="22"/>
        </w:rPr>
        <w:t>Bello,</w:t>
      </w:r>
      <w:r>
        <w:rPr>
          <w:rFonts w:cs="Times New Roman"/>
          <w:sz w:val="22"/>
        </w:rPr>
        <w:t xml:space="preserve"> </w:t>
      </w:r>
      <w:r w:rsidRPr="00D63F3A">
        <w:rPr>
          <w:rFonts w:cs="Times New Roman"/>
          <w:sz w:val="22"/>
        </w:rPr>
        <w:t>Armenia</w:t>
      </w:r>
      <w:r>
        <w:rPr>
          <w:rFonts w:cs="Times New Roman"/>
          <w:sz w:val="22"/>
        </w:rPr>
        <w:t xml:space="preserve">, </w:t>
      </w:r>
      <w:r w:rsidRPr="00D63F3A">
        <w:rPr>
          <w:rFonts w:cs="Times New Roman"/>
          <w:sz w:val="22"/>
        </w:rPr>
        <w:t>Ibagué.</w:t>
      </w:r>
    </w:p>
    <w:p w14:paraId="6C028337" w14:textId="77777777" w:rsidR="006B4445" w:rsidRPr="00D63F3A" w:rsidRDefault="006B4445" w:rsidP="006B4445">
      <w:pPr>
        <w:pStyle w:val="Prrafodelista"/>
        <w:numPr>
          <w:ilvl w:val="0"/>
          <w:numId w:val="2"/>
        </w:numPr>
        <w:ind w:left="360"/>
        <w:jc w:val="left"/>
        <w:rPr>
          <w:rFonts w:cs="Times New Roman"/>
          <w:sz w:val="22"/>
        </w:rPr>
      </w:pPr>
      <w:r w:rsidRPr="00D63F3A">
        <w:rPr>
          <w:rFonts w:cs="Times New Roman"/>
          <w:sz w:val="22"/>
        </w:rPr>
        <w:t xml:space="preserve">Departamento de Biblioteca </w:t>
      </w:r>
      <w:r>
        <w:rPr>
          <w:rFonts w:cs="Times New Roman"/>
          <w:sz w:val="22"/>
        </w:rPr>
        <w:t>-</w:t>
      </w:r>
      <w:r w:rsidRPr="00D63F3A">
        <w:rPr>
          <w:rFonts w:cs="Times New Roman"/>
          <w:sz w:val="22"/>
        </w:rPr>
        <w:t xml:space="preserve"> Cali.</w:t>
      </w:r>
    </w:p>
    <w:p w14:paraId="3770C3A7" w14:textId="77777777" w:rsidR="006B4445" w:rsidRDefault="006B4445" w:rsidP="006B4445">
      <w:pPr>
        <w:pStyle w:val="Prrafodelista"/>
        <w:numPr>
          <w:ilvl w:val="0"/>
          <w:numId w:val="2"/>
        </w:numPr>
        <w:ind w:left="360"/>
        <w:jc w:val="left"/>
        <w:rPr>
          <w:rFonts w:cs="Times New Roman"/>
          <w:sz w:val="22"/>
        </w:rPr>
      </w:pPr>
      <w:r w:rsidRPr="00D63F3A">
        <w:rPr>
          <w:rFonts w:cs="Times New Roman"/>
          <w:sz w:val="22"/>
        </w:rPr>
        <w:t xml:space="preserve">Biblioteca Central Fray Antonio de Marchena </w:t>
      </w:r>
      <w:r>
        <w:rPr>
          <w:rFonts w:cs="Times New Roman"/>
          <w:sz w:val="22"/>
        </w:rPr>
        <w:t>–</w:t>
      </w:r>
      <w:r w:rsidRPr="00D63F3A">
        <w:rPr>
          <w:rFonts w:cs="Times New Roman"/>
          <w:sz w:val="22"/>
        </w:rPr>
        <w:t xml:space="preserve"> Cartagena.</w:t>
      </w:r>
    </w:p>
    <w:p w14:paraId="7C0E9C14" w14:textId="0187F92D" w:rsidR="006B4445" w:rsidRDefault="006B4445" w:rsidP="006B4445">
      <w:pPr>
        <w:jc w:val="center"/>
        <w:rPr>
          <w:rFonts w:cs="Times New Roman"/>
          <w:b/>
          <w:sz w:val="22"/>
        </w:rPr>
      </w:pPr>
    </w:p>
    <w:p w14:paraId="5786B73B" w14:textId="77777777" w:rsidR="006B4445" w:rsidRDefault="006B4445" w:rsidP="006B4445">
      <w:pPr>
        <w:jc w:val="center"/>
        <w:rPr>
          <w:rFonts w:cs="Times New Roman"/>
          <w:b/>
          <w:sz w:val="22"/>
        </w:rPr>
      </w:pPr>
      <w:r w:rsidRPr="00D63F3A">
        <w:rPr>
          <w:rFonts w:cs="Times New Roman"/>
          <w:b/>
          <w:sz w:val="22"/>
        </w:rPr>
        <w:t>Universidad de San Buenaventura</w:t>
      </w:r>
      <w:r>
        <w:rPr>
          <w:rFonts w:cs="Times New Roman"/>
          <w:b/>
          <w:sz w:val="22"/>
        </w:rPr>
        <w:t xml:space="preserve"> Colombia</w:t>
      </w:r>
    </w:p>
    <w:p w14:paraId="62DFB6ED" w14:textId="77777777" w:rsidR="006B4445" w:rsidRPr="00D63F3A" w:rsidRDefault="006B4445" w:rsidP="006B4445">
      <w:pPr>
        <w:jc w:val="left"/>
        <w:rPr>
          <w:rFonts w:cs="Times New Roman"/>
          <w:sz w:val="22"/>
        </w:rPr>
      </w:pPr>
      <w:r w:rsidRPr="00D63F3A">
        <w:rPr>
          <w:rFonts w:cs="Times New Roman"/>
          <w:sz w:val="22"/>
        </w:rPr>
        <w:t>Universidad de San Buenaventura Colombia - http://www.usb.edu.co/</w:t>
      </w:r>
    </w:p>
    <w:p w14:paraId="3B7984C7" w14:textId="77777777" w:rsidR="006B4445" w:rsidRPr="00D63F3A" w:rsidRDefault="006B4445" w:rsidP="006B4445">
      <w:pPr>
        <w:jc w:val="left"/>
        <w:rPr>
          <w:rFonts w:cs="Times New Roman"/>
          <w:sz w:val="22"/>
        </w:rPr>
      </w:pPr>
      <w:r w:rsidRPr="00D63F3A">
        <w:rPr>
          <w:rFonts w:cs="Times New Roman"/>
          <w:sz w:val="22"/>
        </w:rPr>
        <w:t>Bogotá</w:t>
      </w:r>
      <w:r w:rsidRPr="00D63F3A">
        <w:rPr>
          <w:rFonts w:cs="Times New Roman"/>
          <w:b/>
          <w:sz w:val="22"/>
        </w:rPr>
        <w:t xml:space="preserve"> - </w:t>
      </w:r>
      <w:r w:rsidRPr="00D63F3A">
        <w:rPr>
          <w:rFonts w:cs="Times New Roman"/>
          <w:sz w:val="22"/>
        </w:rPr>
        <w:t>http://www.usbbog.edu.co</w:t>
      </w:r>
    </w:p>
    <w:p w14:paraId="3FE7A899" w14:textId="77777777" w:rsidR="006B4445" w:rsidRPr="00D63F3A" w:rsidRDefault="006B4445" w:rsidP="006B4445">
      <w:pPr>
        <w:jc w:val="left"/>
        <w:rPr>
          <w:rFonts w:cs="Times New Roman"/>
          <w:sz w:val="22"/>
        </w:rPr>
      </w:pPr>
      <w:r w:rsidRPr="00D63F3A">
        <w:rPr>
          <w:rFonts w:cs="Times New Roman"/>
          <w:sz w:val="22"/>
        </w:rPr>
        <w:t>Medellín</w:t>
      </w:r>
      <w:r w:rsidRPr="00D63F3A">
        <w:rPr>
          <w:rFonts w:cs="Times New Roman"/>
          <w:b/>
          <w:sz w:val="22"/>
        </w:rPr>
        <w:t xml:space="preserve"> - </w:t>
      </w:r>
      <w:r w:rsidRPr="00D63F3A">
        <w:rPr>
          <w:rFonts w:cs="Times New Roman"/>
          <w:sz w:val="22"/>
        </w:rPr>
        <w:t>http://www.usbmed.edu.co</w:t>
      </w:r>
    </w:p>
    <w:p w14:paraId="353BDB69" w14:textId="77777777" w:rsidR="006B4445" w:rsidRPr="00D63F3A" w:rsidRDefault="006B4445" w:rsidP="006B4445">
      <w:pPr>
        <w:jc w:val="left"/>
        <w:rPr>
          <w:rFonts w:cs="Times New Roman"/>
          <w:sz w:val="22"/>
        </w:rPr>
      </w:pPr>
      <w:r w:rsidRPr="00D63F3A">
        <w:rPr>
          <w:rFonts w:cs="Times New Roman"/>
          <w:sz w:val="22"/>
        </w:rPr>
        <w:t>Cali -</w:t>
      </w:r>
      <w:r w:rsidRPr="00D63F3A">
        <w:rPr>
          <w:rFonts w:cs="Times New Roman"/>
          <w:b/>
          <w:sz w:val="22"/>
        </w:rPr>
        <w:t xml:space="preserve"> </w:t>
      </w:r>
      <w:r w:rsidRPr="00D63F3A">
        <w:rPr>
          <w:rFonts w:cs="Times New Roman"/>
          <w:sz w:val="22"/>
        </w:rPr>
        <w:t>http://www.usbcali.edu.co</w:t>
      </w:r>
    </w:p>
    <w:p w14:paraId="545D1F37" w14:textId="77777777" w:rsidR="006B4445" w:rsidRPr="00D63F3A" w:rsidRDefault="006B4445" w:rsidP="006B4445">
      <w:pPr>
        <w:jc w:val="left"/>
        <w:rPr>
          <w:rFonts w:cs="Times New Roman"/>
          <w:sz w:val="22"/>
        </w:rPr>
      </w:pPr>
      <w:r w:rsidRPr="00D63F3A">
        <w:rPr>
          <w:rFonts w:cs="Times New Roman"/>
          <w:sz w:val="22"/>
        </w:rPr>
        <w:t>Cartagena - http://www.usbctg.edu.co</w:t>
      </w:r>
    </w:p>
    <w:p w14:paraId="1383532E" w14:textId="77777777" w:rsidR="006B4445" w:rsidRPr="00D63F3A" w:rsidRDefault="006B4445" w:rsidP="006B4445">
      <w:pPr>
        <w:jc w:val="left"/>
        <w:rPr>
          <w:rFonts w:cs="Times New Roman"/>
          <w:sz w:val="22"/>
        </w:rPr>
      </w:pPr>
      <w:r w:rsidRPr="00D63F3A">
        <w:rPr>
          <w:rFonts w:cs="Times New Roman"/>
          <w:sz w:val="22"/>
        </w:rPr>
        <w:t>Editorial Bonaventuriana - http://www.editorialbonaventuriana.usb.edu.co/</w:t>
      </w:r>
    </w:p>
    <w:p w14:paraId="301AC927" w14:textId="77777777" w:rsidR="006B4445" w:rsidRPr="00D63F3A" w:rsidRDefault="006B4445" w:rsidP="006B4445">
      <w:pPr>
        <w:jc w:val="left"/>
        <w:rPr>
          <w:rFonts w:cs="Times New Roman"/>
          <w:sz w:val="22"/>
        </w:rPr>
      </w:pPr>
      <w:r w:rsidRPr="00D63F3A">
        <w:rPr>
          <w:rFonts w:cs="Times New Roman"/>
          <w:sz w:val="22"/>
        </w:rPr>
        <w:t>Revistas - http://revistas.usb.edu.co/</w:t>
      </w:r>
    </w:p>
    <w:p w14:paraId="4D634516" w14:textId="6FCF897E" w:rsidR="00711795" w:rsidRDefault="00711795" w:rsidP="00E8086A">
      <w:pPr>
        <w:jc w:val="center"/>
        <w:rPr>
          <w:rFonts w:cs="Times New Roman"/>
          <w:b/>
          <w:szCs w:val="24"/>
        </w:rPr>
      </w:pPr>
    </w:p>
    <w:p w14:paraId="1C0288D3" w14:textId="77777777" w:rsidR="00CE5170" w:rsidRDefault="00CE5170" w:rsidP="00063439">
      <w:pPr>
        <w:jc w:val="center"/>
        <w:rPr>
          <w:rFonts w:cs="Times New Roman"/>
          <w:b/>
          <w:szCs w:val="24"/>
        </w:rPr>
      </w:pPr>
    </w:p>
    <w:p w14:paraId="116C9C4D" w14:textId="77777777" w:rsidR="00B36ABC" w:rsidRDefault="00B36ABC" w:rsidP="00063439">
      <w:pPr>
        <w:jc w:val="center"/>
        <w:rPr>
          <w:rFonts w:cs="Times New Roman"/>
          <w:b/>
          <w:szCs w:val="24"/>
        </w:rPr>
      </w:pPr>
    </w:p>
    <w:p w14:paraId="0AC83E73" w14:textId="3F3C8FFC" w:rsidR="000511AB" w:rsidRPr="006B13CA" w:rsidRDefault="00A0794E" w:rsidP="00063439">
      <w:pPr>
        <w:jc w:val="center"/>
        <w:rPr>
          <w:rFonts w:cs="Times New Roman"/>
          <w:szCs w:val="24"/>
        </w:rPr>
      </w:pPr>
      <w:commentRangeStart w:id="14"/>
      <w:r w:rsidRPr="00A0794E">
        <w:rPr>
          <w:rFonts w:cs="Times New Roman"/>
          <w:b/>
          <w:szCs w:val="24"/>
        </w:rPr>
        <w:lastRenderedPageBreak/>
        <w:t>Dedicatoria</w:t>
      </w:r>
      <w:commentRangeEnd w:id="14"/>
      <w:r w:rsidR="00A75437">
        <w:rPr>
          <w:rStyle w:val="Refdecomentario"/>
        </w:rPr>
        <w:commentReference w:id="14"/>
      </w:r>
    </w:p>
    <w:p w14:paraId="650DFFE3" w14:textId="77777777" w:rsidR="004B7A71" w:rsidRDefault="004B7A71" w:rsidP="004B7A71">
      <w:pPr>
        <w:jc w:val="center"/>
        <w:rPr>
          <w:rFonts w:cs="Times New Roman"/>
          <w:szCs w:val="24"/>
        </w:rPr>
      </w:pPr>
    </w:p>
    <w:p w14:paraId="3F107D0C" w14:textId="2C02BF11" w:rsidR="000511AB" w:rsidRDefault="004B7A71" w:rsidP="004B7A71">
      <w:pPr>
        <w:jc w:val="center"/>
        <w:rPr>
          <w:rFonts w:cs="Times New Roman"/>
          <w:szCs w:val="24"/>
        </w:rPr>
      </w:pPr>
      <w:r>
        <w:rPr>
          <w:rFonts w:cs="Times New Roman"/>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15"/>
      <w:r w:rsidRPr="00A0794E">
        <w:rPr>
          <w:rFonts w:cs="Times New Roman"/>
          <w:b/>
          <w:szCs w:val="24"/>
        </w:rPr>
        <w:t>Agradecimientos</w:t>
      </w:r>
      <w:commentRangeEnd w:id="15"/>
      <w:r w:rsidR="00A75437">
        <w:rPr>
          <w:rStyle w:val="Refdecomentario"/>
        </w:rPr>
        <w:commentReference w:id="15"/>
      </w:r>
    </w:p>
    <w:p w14:paraId="457207AC" w14:textId="77777777" w:rsidR="004B7A71" w:rsidRDefault="004B7A71" w:rsidP="004B7A71">
      <w:pPr>
        <w:jc w:val="center"/>
        <w:rPr>
          <w:rFonts w:cs="Times New Roman"/>
          <w:szCs w:val="24"/>
        </w:rPr>
      </w:pPr>
    </w:p>
    <w:p w14:paraId="34F65C20" w14:textId="76B26FE1" w:rsidR="004B7A71" w:rsidRDefault="004B7A71" w:rsidP="004B7A71">
      <w:pPr>
        <w:jc w:val="center"/>
        <w:rPr>
          <w:rFonts w:cs="Times New Roman"/>
          <w:szCs w:val="24"/>
        </w:rPr>
      </w:pPr>
      <w:r>
        <w:rPr>
          <w:rFonts w:cs="Times New Roman"/>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16"/>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16"/>
      <w:r w:rsidR="0065103A">
        <w:rPr>
          <w:rStyle w:val="Refdecomentario"/>
        </w:rPr>
        <w:commentReference w:id="16"/>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17"/>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17"/>
      <w:r w:rsidRPr="00EB62FB">
        <w:rPr>
          <w:rStyle w:val="Refdecomentario"/>
          <w:b/>
        </w:rPr>
        <w:commentReference w:id="17"/>
      </w:r>
    </w:p>
    <w:p w14:paraId="0BEA2D54" w14:textId="77777777" w:rsidR="00CC076C" w:rsidRDefault="00CC076C" w:rsidP="000511AB">
      <w:pPr>
        <w:rPr>
          <w:rFonts w:cs="Times New Roman"/>
          <w:szCs w:val="24"/>
        </w:rPr>
      </w:pPr>
    </w:p>
    <w:p w14:paraId="262A4BB7" w14:textId="30DA5A19" w:rsidR="00012945" w:rsidRPr="00EB751D" w:rsidRDefault="00012945" w:rsidP="00012945">
      <w:pPr>
        <w:rPr>
          <w:rFonts w:cs="Times New Roman"/>
          <w:szCs w:val="24"/>
        </w:rPr>
      </w:pPr>
      <w:commentRangeStart w:id="18"/>
      <w:r w:rsidRPr="00EB751D">
        <w:rPr>
          <w:rFonts w:cs="Times New Roman"/>
          <w:szCs w:val="24"/>
        </w:rPr>
        <w:t>T</w:t>
      </w:r>
      <w:commentRangeEnd w:id="18"/>
      <w:r>
        <w:rPr>
          <w:rStyle w:val="Refdecomentario"/>
        </w:rPr>
        <w:commentReference w:id="18"/>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0B615F6A" w:rsidR="00012945" w:rsidRPr="00EB751D" w:rsidRDefault="00012945" w:rsidP="00012945">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9"/>
      <w:r w:rsidRPr="00EB62FB">
        <w:rPr>
          <w:rFonts w:cs="Times New Roman"/>
          <w:b/>
          <w:szCs w:val="24"/>
        </w:rPr>
        <w:lastRenderedPageBreak/>
        <w:t>L</w:t>
      </w:r>
      <w:commentRangeEnd w:id="19"/>
      <w:r w:rsidR="00671FB5">
        <w:rPr>
          <w:rStyle w:val="Refdecomentario"/>
        </w:rPr>
        <w:commentReference w:id="19"/>
      </w:r>
      <w:r w:rsidRPr="00EB62FB">
        <w:rPr>
          <w:rFonts w:cs="Times New Roman"/>
          <w:b/>
          <w:szCs w:val="24"/>
        </w:rPr>
        <w:t xml:space="preserve">ista de </w:t>
      </w:r>
      <w:r w:rsidR="00892860">
        <w:rPr>
          <w:rFonts w:cs="Times New Roman"/>
          <w:b/>
          <w:szCs w:val="24"/>
        </w:rPr>
        <w:t>f</w:t>
      </w:r>
      <w:commentRangeStart w:id="20"/>
      <w:r w:rsidRPr="00EB62FB">
        <w:rPr>
          <w:rFonts w:cs="Times New Roman"/>
          <w:b/>
          <w:szCs w:val="24"/>
        </w:rPr>
        <w:t>iguras</w:t>
      </w:r>
      <w:commentRangeEnd w:id="20"/>
      <w:r w:rsidR="006C5501">
        <w:rPr>
          <w:rStyle w:val="Refdecomentario"/>
        </w:rPr>
        <w:commentReference w:id="20"/>
      </w:r>
    </w:p>
    <w:p w14:paraId="3D75A571" w14:textId="77777777" w:rsidR="006B13CA" w:rsidRDefault="006B13CA" w:rsidP="000511AB">
      <w:pPr>
        <w:rPr>
          <w:rFonts w:cs="Times New Roman"/>
          <w:szCs w:val="24"/>
        </w:rPr>
      </w:pPr>
    </w:p>
    <w:p w14:paraId="37BF4219" w14:textId="753047B5" w:rsidR="00CB4CB5" w:rsidRDefault="00CB4CB5" w:rsidP="00CB4CB5">
      <w:pPr>
        <w:rPr>
          <w:rFonts w:cs="Times New Roman"/>
          <w:szCs w:val="24"/>
        </w:rPr>
      </w:pPr>
      <w:commentRangeStart w:id="21"/>
      <w:r>
        <w:rPr>
          <w:rFonts w:cs="Times New Roman"/>
          <w:szCs w:val="24"/>
        </w:rPr>
        <w:t>F</w:t>
      </w:r>
      <w:commentRangeEnd w:id="21"/>
      <w:r>
        <w:rPr>
          <w:rStyle w:val="Refdecomentario"/>
        </w:rPr>
        <w:commentReference w:id="21"/>
      </w:r>
      <w:r>
        <w:rPr>
          <w:rFonts w:cs="Times New Roman"/>
          <w:szCs w:val="24"/>
        </w:rPr>
        <w:t xml:space="preserve">igura 1. </w:t>
      </w:r>
      <w:r w:rsidRPr="00CB4CB5">
        <w:rPr>
          <w:rFonts w:cs="Times New Roman"/>
          <w:szCs w:val="24"/>
        </w:rPr>
        <w:t xml:space="preserve">Portada Normas APA sexta edición (2010), edición en inglés </w:t>
      </w:r>
      <w:r>
        <w:rPr>
          <w:rFonts w:cs="Times New Roman"/>
          <w:szCs w:val="24"/>
        </w:rPr>
        <w:t>……………………..….1</w:t>
      </w:r>
      <w:r w:rsidR="00787A23">
        <w:rPr>
          <w:rFonts w:cs="Times New Roman"/>
          <w:szCs w:val="24"/>
        </w:rPr>
        <w:t>8</w:t>
      </w:r>
    </w:p>
    <w:p w14:paraId="6558A9B4" w14:textId="16C0934A" w:rsidR="006B13CA" w:rsidRDefault="00611D76" w:rsidP="000511AB">
      <w:pPr>
        <w:rPr>
          <w:rFonts w:cs="Times New Roman"/>
          <w:szCs w:val="24"/>
        </w:rPr>
      </w:pPr>
      <w:r w:rsidRPr="00611D76">
        <w:rPr>
          <w:rFonts w:cs="Times New Roman"/>
          <w:szCs w:val="24"/>
        </w:rPr>
        <w:t>Figura 2. Logo Biblioteca Digital (Repositorio) Universidad de San Buenaventura</w:t>
      </w:r>
      <w:r>
        <w:rPr>
          <w:rFonts w:cs="Times New Roman"/>
          <w:szCs w:val="24"/>
        </w:rPr>
        <w:t xml:space="preserve"> ……………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22"/>
      <w:r>
        <w:rPr>
          <w:rFonts w:cs="Times New Roman"/>
          <w:szCs w:val="24"/>
        </w:rPr>
        <w:t xml:space="preserve"> </w:t>
      </w:r>
      <w:commentRangeEnd w:id="22"/>
      <w:r>
        <w:rPr>
          <w:rStyle w:val="Refdecomentario"/>
        </w:rPr>
        <w:commentReference w:id="22"/>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7F268CA5" w14:textId="0DE5B4ED" w:rsidR="006B13CA" w:rsidRPr="00E41C47" w:rsidRDefault="006B13CA" w:rsidP="00E41C47">
      <w:pPr>
        <w:jc w:val="center"/>
        <w:rPr>
          <w:b/>
        </w:rPr>
      </w:pPr>
      <w:bookmarkStart w:id="23" w:name="_Toc440985124"/>
      <w:commentRangeStart w:id="24"/>
      <w:r w:rsidRPr="00E41C47">
        <w:rPr>
          <w:b/>
        </w:rPr>
        <w:lastRenderedPageBreak/>
        <w:t>R</w:t>
      </w:r>
      <w:commentRangeEnd w:id="24"/>
      <w:r w:rsidR="00E02F9F">
        <w:rPr>
          <w:rStyle w:val="Refdecomentario"/>
        </w:rPr>
        <w:commentReference w:id="24"/>
      </w:r>
      <w:r w:rsidRPr="00E41C47">
        <w:rPr>
          <w:b/>
        </w:rPr>
        <w:t>esumen</w:t>
      </w:r>
      <w:bookmarkEnd w:id="23"/>
    </w:p>
    <w:p w14:paraId="04EE819E" w14:textId="77777777" w:rsidR="006B13CA" w:rsidRDefault="006B13CA" w:rsidP="006B13CA">
      <w:pPr>
        <w:ind w:firstLine="708"/>
        <w:rPr>
          <w:szCs w:val="24"/>
        </w:rPr>
      </w:pPr>
    </w:p>
    <w:p w14:paraId="4CEF3E9F" w14:textId="075E04D1" w:rsidR="006B13CA" w:rsidRDefault="006B13CA" w:rsidP="00281507">
      <w:pPr>
        <w:rPr>
          <w:szCs w:val="24"/>
        </w:rPr>
      </w:pPr>
      <w:r>
        <w:rPr>
          <w:szCs w:val="24"/>
        </w:rPr>
        <w:t xml:space="preserve">El resumen permite identificar la esencia del escrito, mencionando brevemente el objetivo y la metodología, así como los resultados y las conclusiones </w:t>
      </w:r>
      <w:r w:rsidRPr="008C7984">
        <w:rPr>
          <w:szCs w:val="24"/>
        </w:rPr>
        <w:t>(</w:t>
      </w:r>
      <w:r w:rsidR="005D799B">
        <w:rPr>
          <w:szCs w:val="24"/>
        </w:rPr>
        <w:t xml:space="preserve">mínimo </w:t>
      </w:r>
      <w:r w:rsidRPr="008C7984">
        <w:rPr>
          <w:szCs w:val="24"/>
        </w:rPr>
        <w:t>1</w:t>
      </w:r>
      <w:r w:rsidR="00C4616F">
        <w:rPr>
          <w:szCs w:val="24"/>
        </w:rPr>
        <w:t>5</w:t>
      </w:r>
      <w:r>
        <w:rPr>
          <w:szCs w:val="24"/>
        </w:rPr>
        <w:t>0</w:t>
      </w:r>
      <w:r w:rsidR="005D799B">
        <w:rPr>
          <w:szCs w:val="24"/>
        </w:rPr>
        <w:t xml:space="preserve">, máximo </w:t>
      </w:r>
      <w:r>
        <w:rPr>
          <w:szCs w:val="24"/>
        </w:rPr>
        <w:t>2</w:t>
      </w:r>
      <w:r w:rsidRPr="008C7984">
        <w:rPr>
          <w:szCs w:val="24"/>
        </w:rPr>
        <w:t>50 palabras)</w:t>
      </w:r>
      <w:r>
        <w:rPr>
          <w:szCs w:val="24"/>
        </w:rPr>
        <w:t>.</w:t>
      </w:r>
    </w:p>
    <w:p w14:paraId="6A1F930B" w14:textId="77777777" w:rsidR="002421AA" w:rsidRDefault="002421AA" w:rsidP="006B13CA">
      <w:pPr>
        <w:rPr>
          <w:b/>
          <w:szCs w:val="24"/>
        </w:rPr>
      </w:pPr>
    </w:p>
    <w:p w14:paraId="373AA4A8" w14:textId="212ADFFF" w:rsidR="006B13CA" w:rsidRPr="009029BB" w:rsidRDefault="006B13CA" w:rsidP="006B13CA">
      <w:pPr>
        <w:rPr>
          <w:szCs w:val="24"/>
        </w:rPr>
      </w:pPr>
      <w:commentRangeStart w:id="25"/>
      <w:r w:rsidRPr="00906AF7">
        <w:rPr>
          <w:b/>
          <w:szCs w:val="24"/>
        </w:rPr>
        <w:t>P</w:t>
      </w:r>
      <w:commentRangeEnd w:id="25"/>
      <w:r w:rsidR="002557AD">
        <w:rPr>
          <w:rStyle w:val="Refdecomentario"/>
        </w:rPr>
        <w:commentReference w:id="25"/>
      </w:r>
      <w:r w:rsidRPr="00906AF7">
        <w:rPr>
          <w:b/>
          <w:szCs w:val="24"/>
        </w:rPr>
        <w:t>alabras clave:</w:t>
      </w:r>
      <w:r>
        <w:rPr>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26"/>
      <w:r w:rsidRPr="00FB1F1D">
        <w:rPr>
          <w:b/>
          <w:szCs w:val="24"/>
        </w:rPr>
        <w:t>Abstract</w:t>
      </w:r>
      <w:commentRangeEnd w:id="26"/>
      <w:r>
        <w:rPr>
          <w:rStyle w:val="Refdecomentario"/>
        </w:rPr>
        <w:commentReference w:id="26"/>
      </w:r>
    </w:p>
    <w:p w14:paraId="7D9E485B" w14:textId="77777777" w:rsidR="00475ED8" w:rsidRDefault="00475ED8" w:rsidP="006B13CA">
      <w:pPr>
        <w:ind w:firstLine="708"/>
        <w:rPr>
          <w:szCs w:val="24"/>
          <w:lang w:val="en-US"/>
        </w:rPr>
      </w:pPr>
    </w:p>
    <w:p w14:paraId="05A594AB" w14:textId="565A0D1C" w:rsidR="006B13CA" w:rsidRDefault="006F1138" w:rsidP="00281507">
      <w:pPr>
        <w:rPr>
          <w:szCs w:val="24"/>
          <w:lang w:val="en-US"/>
        </w:rPr>
      </w:pPr>
      <w:r>
        <w:rPr>
          <w:szCs w:val="24"/>
          <w:lang w:val="en-US"/>
        </w:rPr>
        <w:t>El abstract es el mismo resumen pero en idioma inglés. Conserva la misma extensión o aproximada, es decir, mínimo 150 y máximo 250 palabras</w:t>
      </w:r>
      <w:r w:rsidR="006B13CA">
        <w:rPr>
          <w:szCs w:val="24"/>
          <w:lang w:val="en-US"/>
        </w:rPr>
        <w:t>.</w:t>
      </w:r>
    </w:p>
    <w:p w14:paraId="3C452203" w14:textId="77777777" w:rsidR="006B13CA" w:rsidRPr="007C07D9" w:rsidRDefault="006B13CA" w:rsidP="006B13CA">
      <w:pPr>
        <w:ind w:firstLine="708"/>
        <w:rPr>
          <w:color w:val="FF0000"/>
          <w:szCs w:val="24"/>
          <w:lang w:val="en-US"/>
        </w:rPr>
      </w:pPr>
    </w:p>
    <w:p w14:paraId="22E287CF" w14:textId="2A59BF25" w:rsidR="006B13CA" w:rsidRDefault="006B13CA" w:rsidP="002421AA">
      <w:pPr>
        <w:rPr>
          <w:szCs w:val="24"/>
        </w:rPr>
      </w:pPr>
      <w:commentRangeStart w:id="27"/>
      <w:r w:rsidRPr="00FB1F1D">
        <w:rPr>
          <w:b/>
          <w:szCs w:val="24"/>
        </w:rPr>
        <w:t>K</w:t>
      </w:r>
      <w:commentRangeEnd w:id="27"/>
      <w:r w:rsidR="002557AD">
        <w:rPr>
          <w:rStyle w:val="Refdecomentario"/>
        </w:rPr>
        <w:commentReference w:id="27"/>
      </w:r>
      <w:r w:rsidRPr="00FB1F1D">
        <w:rPr>
          <w:b/>
          <w:szCs w:val="24"/>
        </w:rPr>
        <w:t>eywords:</w:t>
      </w:r>
      <w:r w:rsidRPr="006D2014">
        <w:rPr>
          <w:szCs w:val="24"/>
        </w:rPr>
        <w:t xml:space="preserve"> </w:t>
      </w:r>
      <w:r w:rsidR="00DD27B2" w:rsidRPr="00DD27B2">
        <w:rPr>
          <w:szCs w:val="24"/>
        </w:rPr>
        <w:t>Scientific article, Review article, Research, Citation styles.</w:t>
      </w:r>
      <w:r w:rsidR="00DD27B2">
        <w:rPr>
          <w:szCs w:val="24"/>
        </w:rPr>
        <w:t xml:space="preserve"> </w:t>
      </w:r>
    </w:p>
    <w:p w14:paraId="67AEC440" w14:textId="77777777" w:rsidR="002421AA" w:rsidRDefault="002421AA" w:rsidP="002421AA">
      <w:pPr>
        <w:rPr>
          <w:szCs w:val="24"/>
        </w:rPr>
      </w:pPr>
    </w:p>
    <w:p w14:paraId="578B969F" w14:textId="77777777" w:rsidR="002421AA" w:rsidRDefault="002421AA" w:rsidP="002421AA">
      <w:pPr>
        <w:rPr>
          <w:szCs w:val="24"/>
        </w:rPr>
      </w:pPr>
    </w:p>
    <w:p w14:paraId="211E3C89" w14:textId="77777777" w:rsidR="002421AA" w:rsidRDefault="002421AA" w:rsidP="002421AA">
      <w:pPr>
        <w:rPr>
          <w:rFonts w:cs="Times New Roman"/>
          <w:szCs w:val="24"/>
        </w:rPr>
      </w:pPr>
    </w:p>
    <w:p w14:paraId="7DA0EA49" w14:textId="77777777" w:rsidR="002421AA" w:rsidRDefault="002421AA" w:rsidP="002421AA">
      <w:pPr>
        <w:rPr>
          <w:rFonts w:cs="Times New Roman"/>
          <w:szCs w:val="24"/>
        </w:rPr>
      </w:pPr>
    </w:p>
    <w:p w14:paraId="2148EE4E" w14:textId="77777777" w:rsidR="002421AA" w:rsidRDefault="002421AA" w:rsidP="002421AA">
      <w:pPr>
        <w:rPr>
          <w:rFonts w:cs="Times New Roman"/>
          <w:szCs w:val="24"/>
        </w:rPr>
      </w:pPr>
    </w:p>
    <w:p w14:paraId="05EADC83" w14:textId="77777777" w:rsidR="002421AA" w:rsidRDefault="002421AA" w:rsidP="002421AA">
      <w:pPr>
        <w:rPr>
          <w:rFonts w:cs="Times New Roman"/>
          <w:szCs w:val="24"/>
        </w:rPr>
      </w:pPr>
    </w:p>
    <w:p w14:paraId="1E1A4D95" w14:textId="77777777" w:rsidR="002421AA" w:rsidRDefault="002421AA" w:rsidP="002421AA">
      <w:pPr>
        <w:rPr>
          <w:rFonts w:cs="Times New Roman"/>
          <w:szCs w:val="24"/>
        </w:rPr>
      </w:pPr>
    </w:p>
    <w:p w14:paraId="721F053F" w14:textId="77777777" w:rsidR="002421AA" w:rsidRDefault="002421AA" w:rsidP="002421AA">
      <w:pPr>
        <w:rPr>
          <w:rFonts w:cs="Times New Roman"/>
          <w:szCs w:val="24"/>
        </w:rPr>
      </w:pPr>
    </w:p>
    <w:p w14:paraId="2B1943F7" w14:textId="77777777" w:rsidR="002421AA" w:rsidRDefault="002421AA" w:rsidP="002421AA">
      <w:pPr>
        <w:rPr>
          <w:rFonts w:cs="Times New Roman"/>
          <w:szCs w:val="24"/>
        </w:rPr>
      </w:pPr>
    </w:p>
    <w:p w14:paraId="48B6531F" w14:textId="77777777" w:rsidR="002421AA" w:rsidRDefault="002421AA" w:rsidP="002421AA">
      <w:pPr>
        <w:rPr>
          <w:rFonts w:cs="Times New Roman"/>
          <w:szCs w:val="24"/>
        </w:rPr>
      </w:pPr>
    </w:p>
    <w:p w14:paraId="784EB85F" w14:textId="77777777" w:rsidR="002557AD" w:rsidRDefault="002557AD">
      <w:pPr>
        <w:spacing w:after="160" w:line="259" w:lineRule="auto"/>
        <w:jc w:val="left"/>
        <w:rPr>
          <w:b/>
        </w:rPr>
      </w:pPr>
      <w:bookmarkStart w:id="28" w:name="_Toc437858002"/>
      <w:bookmarkStart w:id="29" w:name="_Toc437858423"/>
      <w:bookmarkStart w:id="30" w:name="_Toc440985125"/>
      <w:r>
        <w:rPr>
          <w:b/>
        </w:rPr>
        <w:br w:type="page"/>
      </w:r>
    </w:p>
    <w:p w14:paraId="6780C5C5" w14:textId="19233FAE" w:rsidR="006B13CA" w:rsidRPr="00285913" w:rsidRDefault="006B13CA" w:rsidP="00285913">
      <w:pPr>
        <w:jc w:val="center"/>
        <w:rPr>
          <w:b/>
        </w:rPr>
      </w:pPr>
      <w:r w:rsidRPr="00285913">
        <w:rPr>
          <w:b/>
        </w:rPr>
        <w:lastRenderedPageBreak/>
        <w:t>Introducció</w:t>
      </w:r>
      <w:commentRangeStart w:id="31"/>
      <w:r w:rsidRPr="00285913">
        <w:rPr>
          <w:b/>
        </w:rPr>
        <w:t>n</w:t>
      </w:r>
      <w:bookmarkEnd w:id="28"/>
      <w:bookmarkEnd w:id="29"/>
      <w:bookmarkEnd w:id="30"/>
      <w:commentRangeEnd w:id="31"/>
      <w:r w:rsidR="00E02F9F">
        <w:rPr>
          <w:rStyle w:val="Refdecomentario"/>
        </w:rPr>
        <w:commentReference w:id="31"/>
      </w:r>
    </w:p>
    <w:p w14:paraId="523011E6" w14:textId="77777777" w:rsidR="006B13CA" w:rsidRDefault="006B13CA" w:rsidP="006B13CA">
      <w:pPr>
        <w:ind w:firstLine="708"/>
        <w:rPr>
          <w:rFonts w:cs="Times New Roman"/>
          <w:szCs w:val="24"/>
        </w:rPr>
      </w:pPr>
    </w:p>
    <w:p w14:paraId="61BB168A" w14:textId="3192E7A2" w:rsidR="0008236F" w:rsidRDefault="006B13CA" w:rsidP="006B13CA">
      <w:pPr>
        <w:ind w:firstLine="708"/>
        <w:rPr>
          <w:szCs w:val="24"/>
        </w:rPr>
      </w:pPr>
      <w:commentRangeStart w:id="32"/>
      <w:r>
        <w:rPr>
          <w:szCs w:val="24"/>
        </w:rPr>
        <w:t>En</w:t>
      </w:r>
      <w:commentRangeEnd w:id="32"/>
      <w:r w:rsidR="00C63A60">
        <w:rPr>
          <w:rStyle w:val="Refdecomentario"/>
        </w:rPr>
        <w:commentReference w:id="32"/>
      </w:r>
      <w:r>
        <w:rPr>
          <w:szCs w:val="24"/>
        </w:rPr>
        <w:t xml:space="preserve"> la introducción se menciona claramente el para qué y el porqué del documento, se incluye el planteamiento del problema, el objetivo, preguntas de investigación, la justificación.</w:t>
      </w:r>
      <w:commentRangeStart w:id="33"/>
      <w:r w:rsidR="00DF22A5">
        <w:rPr>
          <w:szCs w:val="24"/>
        </w:rPr>
        <w:t xml:space="preserve"> </w:t>
      </w:r>
    </w:p>
    <w:p w14:paraId="347FFBA8" w14:textId="0F1E2992" w:rsidR="00A0794E" w:rsidRDefault="00F676AE" w:rsidP="007B5A46">
      <w:pPr>
        <w:ind w:firstLine="708"/>
        <w:rPr>
          <w:rFonts w:cs="Times New Roman"/>
          <w:szCs w:val="24"/>
        </w:rPr>
      </w:pPr>
      <w:r>
        <w:rPr>
          <w:szCs w:val="24"/>
        </w:rPr>
        <w:t>S</w:t>
      </w:r>
      <w:commentRangeEnd w:id="33"/>
      <w:r w:rsidR="00670427">
        <w:rPr>
          <w:rStyle w:val="Refdecomentario"/>
        </w:rPr>
        <w:commentReference w:id="33"/>
      </w:r>
      <w:r>
        <w:rPr>
          <w:szCs w:val="24"/>
        </w:rPr>
        <w:t>i bien se prefiere la narración en tercera persona (se realizaron las encuestas, se publicaron resultados, se establecieron parámetros, etc.), en Normas APA también se aprueba el uso de primera persona</w:t>
      </w:r>
      <w:r w:rsidR="00DF22A5">
        <w:rPr>
          <w:szCs w:val="24"/>
        </w:rPr>
        <w:t xml:space="preserve"> singular </w:t>
      </w:r>
      <w:r w:rsidR="00670427">
        <w:rPr>
          <w:szCs w:val="24"/>
        </w:rPr>
        <w:t xml:space="preserve">para un solo autor </w:t>
      </w:r>
      <w:r w:rsidR="00DF22A5">
        <w:rPr>
          <w:szCs w:val="24"/>
        </w:rPr>
        <w:t xml:space="preserve">(realicé las encuestas) </w:t>
      </w:r>
      <w:r>
        <w:rPr>
          <w:szCs w:val="24"/>
        </w:rPr>
        <w:t xml:space="preserve">o </w:t>
      </w:r>
      <w:r w:rsidR="00DF22A5">
        <w:rPr>
          <w:szCs w:val="24"/>
        </w:rPr>
        <w:t xml:space="preserve">primera persona plural </w:t>
      </w:r>
      <w:r w:rsidR="00E830BE">
        <w:rPr>
          <w:szCs w:val="24"/>
        </w:rPr>
        <w:t xml:space="preserve">(o mayestático) </w:t>
      </w:r>
      <w:r w:rsidR="00670427">
        <w:rPr>
          <w:szCs w:val="24"/>
        </w:rPr>
        <w:t xml:space="preserve">para dos o más autores </w:t>
      </w:r>
      <w:r w:rsidR="00DF22A5">
        <w:rPr>
          <w:szCs w:val="24"/>
        </w:rPr>
        <w:t>(realizamos las encuestas)</w:t>
      </w:r>
      <w:r w:rsidR="00670427">
        <w:rPr>
          <w:szCs w:val="24"/>
        </w:rPr>
        <w:t>; en todo caso, consulte con su asesor el estilo a adoptar en su investigación</w:t>
      </w:r>
      <w:r w:rsidR="003D1806">
        <w:rPr>
          <w:szCs w:val="24"/>
        </w:rPr>
        <w:t xml:space="preserve"> </w:t>
      </w:r>
      <w:commentRangeStart w:id="34"/>
      <w:r w:rsidR="003D1806">
        <w:rPr>
          <w:rStyle w:val="Refdenotaalpie"/>
          <w:szCs w:val="24"/>
        </w:rPr>
        <w:footnoteReference w:id="1"/>
      </w:r>
      <w:commentRangeEnd w:id="34"/>
      <w:r w:rsidR="003D1806">
        <w:rPr>
          <w:rStyle w:val="Refdecomentario"/>
        </w:rPr>
        <w:commentReference w:id="34"/>
      </w:r>
      <w:r w:rsidR="00DF22A5">
        <w:rPr>
          <w:szCs w:val="24"/>
        </w:rPr>
        <w:t xml:space="preserve">. </w:t>
      </w:r>
    </w:p>
    <w:p w14:paraId="506F1206" w14:textId="6AAD130B" w:rsidR="00257918" w:rsidRDefault="00D21A39" w:rsidP="000511AB">
      <w:pPr>
        <w:rPr>
          <w:rFonts w:cs="Times New Roman"/>
          <w:szCs w:val="24"/>
        </w:rPr>
      </w:pPr>
      <w:r>
        <w:rPr>
          <w:rFonts w:cs="Times New Roman"/>
          <w:szCs w:val="24"/>
        </w:rPr>
        <w:tab/>
        <w:t xml:space="preserve">No menos importante es la utilización de conectores que unen elementos de una oración, tener una buena variedad de estos enriquecen la estructura y redacción del texto. </w:t>
      </w:r>
      <w:r w:rsidR="00710EB4">
        <w:rPr>
          <w:rFonts w:cs="Times New Roman"/>
          <w:szCs w:val="24"/>
        </w:rPr>
        <w:t>Algunos ejemplos:</w:t>
      </w:r>
    </w:p>
    <w:p w14:paraId="7E89EF48" w14:textId="22EA0C8F" w:rsidR="00D21A39" w:rsidRDefault="00D21A39" w:rsidP="000511AB">
      <w:pPr>
        <w:rPr>
          <w:rFonts w:cs="Times New Roman"/>
          <w:szCs w:val="24"/>
        </w:rPr>
      </w:pPr>
    </w:p>
    <w:p w14:paraId="2EAFCBB7" w14:textId="77777777" w:rsidR="00B830BA" w:rsidRDefault="00B830BA" w:rsidP="000511AB">
      <w:pPr>
        <w:rPr>
          <w:rFonts w:cs="Times New Roman"/>
          <w:szCs w:val="24"/>
        </w:rPr>
        <w:sectPr w:rsidR="00B830BA" w:rsidSect="004B3744">
          <w:headerReference w:type="default" r:id="rId20"/>
          <w:pgSz w:w="12240" w:h="15840"/>
          <w:pgMar w:top="1418" w:right="1418" w:bottom="1418" w:left="1418" w:header="709" w:footer="709" w:gutter="0"/>
          <w:cols w:space="708"/>
          <w:docGrid w:linePitch="360"/>
        </w:sectPr>
      </w:pPr>
    </w:p>
    <w:p w14:paraId="07F09ACD" w14:textId="31694604" w:rsidR="00D21A39" w:rsidRDefault="00B830BA" w:rsidP="000511AB">
      <w:pPr>
        <w:rPr>
          <w:rFonts w:cs="Times New Roman"/>
          <w:szCs w:val="24"/>
        </w:rPr>
      </w:pPr>
      <w:r>
        <w:rPr>
          <w:rFonts w:cs="Times New Roman"/>
          <w:szCs w:val="24"/>
        </w:rPr>
        <w:lastRenderedPageBreak/>
        <w:t>Sin embargo</w:t>
      </w:r>
    </w:p>
    <w:p w14:paraId="1637D104" w14:textId="61CD0E35" w:rsidR="00B830BA" w:rsidRDefault="00B830BA" w:rsidP="000511AB">
      <w:pPr>
        <w:rPr>
          <w:rFonts w:cs="Times New Roman"/>
          <w:szCs w:val="24"/>
        </w:rPr>
      </w:pPr>
      <w:r>
        <w:rPr>
          <w:rFonts w:cs="Times New Roman"/>
          <w:szCs w:val="24"/>
        </w:rPr>
        <w:t>Puesto que</w:t>
      </w:r>
    </w:p>
    <w:p w14:paraId="12A6FE3E" w14:textId="6FFF5841" w:rsidR="00B830BA" w:rsidRDefault="00B830BA" w:rsidP="000511AB">
      <w:pPr>
        <w:rPr>
          <w:rFonts w:cs="Times New Roman"/>
          <w:szCs w:val="24"/>
        </w:rPr>
      </w:pPr>
      <w:r>
        <w:rPr>
          <w:rFonts w:cs="Times New Roman"/>
          <w:szCs w:val="24"/>
        </w:rPr>
        <w:t>Por consiguiente</w:t>
      </w:r>
    </w:p>
    <w:p w14:paraId="31E9AED9" w14:textId="4E0BE466" w:rsidR="00B830BA" w:rsidRDefault="00B830BA" w:rsidP="000511AB">
      <w:pPr>
        <w:rPr>
          <w:rFonts w:cs="Times New Roman"/>
          <w:szCs w:val="24"/>
        </w:rPr>
      </w:pPr>
      <w:r>
        <w:rPr>
          <w:rFonts w:cs="Times New Roman"/>
          <w:szCs w:val="24"/>
        </w:rPr>
        <w:t>Dado que</w:t>
      </w:r>
    </w:p>
    <w:p w14:paraId="7CB85AAF" w14:textId="67B2CF8C" w:rsidR="00B830BA" w:rsidRDefault="00B830BA" w:rsidP="000511AB">
      <w:pPr>
        <w:rPr>
          <w:rFonts w:cs="Times New Roman"/>
          <w:szCs w:val="24"/>
        </w:rPr>
      </w:pPr>
      <w:r>
        <w:rPr>
          <w:rFonts w:cs="Times New Roman"/>
          <w:szCs w:val="24"/>
        </w:rPr>
        <w:t>Teniendo en cuenta</w:t>
      </w:r>
    </w:p>
    <w:p w14:paraId="51D11795" w14:textId="23BFA780" w:rsidR="00B830BA" w:rsidRDefault="00B830BA" w:rsidP="000511AB">
      <w:pPr>
        <w:rPr>
          <w:rFonts w:cs="Times New Roman"/>
          <w:szCs w:val="24"/>
        </w:rPr>
      </w:pPr>
      <w:r>
        <w:rPr>
          <w:rFonts w:cs="Times New Roman"/>
          <w:szCs w:val="24"/>
        </w:rPr>
        <w:t>Entonces</w:t>
      </w:r>
    </w:p>
    <w:p w14:paraId="0A89B1B2" w14:textId="105D875F" w:rsidR="00B830BA" w:rsidRDefault="00B830BA" w:rsidP="000511AB">
      <w:pPr>
        <w:rPr>
          <w:rFonts w:cs="Times New Roman"/>
          <w:szCs w:val="24"/>
        </w:rPr>
      </w:pPr>
      <w:r>
        <w:rPr>
          <w:rFonts w:cs="Times New Roman"/>
          <w:szCs w:val="24"/>
        </w:rPr>
        <w:t>Simultáneamente</w:t>
      </w:r>
    </w:p>
    <w:p w14:paraId="1351EF64" w14:textId="0B4162E8" w:rsidR="00B830BA" w:rsidRDefault="00B830BA" w:rsidP="000511AB">
      <w:pPr>
        <w:rPr>
          <w:rFonts w:cs="Times New Roman"/>
          <w:szCs w:val="24"/>
        </w:rPr>
      </w:pPr>
      <w:r>
        <w:rPr>
          <w:rFonts w:cs="Times New Roman"/>
          <w:szCs w:val="24"/>
        </w:rPr>
        <w:t>Posiblemente</w:t>
      </w:r>
    </w:p>
    <w:p w14:paraId="667C1820" w14:textId="1C7BDB92" w:rsidR="00B830BA" w:rsidRDefault="00B830BA" w:rsidP="000511AB">
      <w:pPr>
        <w:rPr>
          <w:rFonts w:cs="Times New Roman"/>
          <w:szCs w:val="24"/>
        </w:rPr>
      </w:pPr>
      <w:r>
        <w:rPr>
          <w:rFonts w:cs="Times New Roman"/>
          <w:szCs w:val="24"/>
        </w:rPr>
        <w:t>En efecto</w:t>
      </w:r>
    </w:p>
    <w:p w14:paraId="70E74879" w14:textId="77777777" w:rsidR="00B830BA" w:rsidRDefault="00B830BA" w:rsidP="00B830BA">
      <w:pPr>
        <w:rPr>
          <w:rFonts w:cs="Times New Roman"/>
          <w:szCs w:val="24"/>
        </w:rPr>
      </w:pPr>
      <w:r>
        <w:rPr>
          <w:rFonts w:cs="Times New Roman"/>
          <w:szCs w:val="24"/>
        </w:rPr>
        <w:t>Ya que</w:t>
      </w:r>
    </w:p>
    <w:p w14:paraId="04525E3F" w14:textId="6B52EA68" w:rsidR="00B830BA" w:rsidRDefault="00B830BA" w:rsidP="000511AB">
      <w:pPr>
        <w:rPr>
          <w:rFonts w:cs="Times New Roman"/>
          <w:szCs w:val="24"/>
        </w:rPr>
      </w:pPr>
      <w:r>
        <w:rPr>
          <w:rFonts w:cs="Times New Roman"/>
          <w:szCs w:val="24"/>
        </w:rPr>
        <w:t>Ahora bien</w:t>
      </w:r>
    </w:p>
    <w:p w14:paraId="66F790B7" w14:textId="69F3A6D6" w:rsidR="00B830BA" w:rsidRDefault="00B830BA" w:rsidP="000511AB">
      <w:pPr>
        <w:rPr>
          <w:rFonts w:cs="Times New Roman"/>
          <w:szCs w:val="24"/>
        </w:rPr>
      </w:pPr>
      <w:r>
        <w:rPr>
          <w:rFonts w:cs="Times New Roman"/>
          <w:szCs w:val="24"/>
        </w:rPr>
        <w:t>En cambio</w:t>
      </w:r>
    </w:p>
    <w:p w14:paraId="435453E2" w14:textId="61AAD3E2" w:rsidR="00B830BA" w:rsidRDefault="00710EB4" w:rsidP="000511AB">
      <w:pPr>
        <w:rPr>
          <w:rFonts w:cs="Times New Roman"/>
          <w:szCs w:val="24"/>
        </w:rPr>
      </w:pPr>
      <w:r>
        <w:rPr>
          <w:rFonts w:cs="Times New Roman"/>
          <w:szCs w:val="24"/>
        </w:rPr>
        <w:t>En cuanto a</w:t>
      </w:r>
    </w:p>
    <w:p w14:paraId="718F71BF" w14:textId="70F3BB7F" w:rsidR="00710EB4" w:rsidRDefault="00710EB4" w:rsidP="000511AB">
      <w:pPr>
        <w:rPr>
          <w:rFonts w:cs="Times New Roman"/>
          <w:szCs w:val="24"/>
        </w:rPr>
      </w:pPr>
      <w:r>
        <w:rPr>
          <w:rFonts w:cs="Times New Roman"/>
          <w:szCs w:val="24"/>
        </w:rPr>
        <w:t>El siguiente punto es</w:t>
      </w:r>
    </w:p>
    <w:p w14:paraId="026754B4" w14:textId="4A81B97D" w:rsidR="00B830BA" w:rsidRDefault="00B830BA" w:rsidP="000511AB">
      <w:pPr>
        <w:rPr>
          <w:rFonts w:cs="Times New Roman"/>
          <w:szCs w:val="24"/>
        </w:rPr>
      </w:pPr>
      <w:r>
        <w:rPr>
          <w:rFonts w:cs="Times New Roman"/>
          <w:szCs w:val="24"/>
        </w:rPr>
        <w:t>Así pues</w:t>
      </w:r>
    </w:p>
    <w:p w14:paraId="6381D2F6" w14:textId="77777777" w:rsidR="00710EB4" w:rsidRDefault="00710EB4" w:rsidP="00710EB4">
      <w:pPr>
        <w:rPr>
          <w:rFonts w:cs="Times New Roman"/>
          <w:szCs w:val="24"/>
        </w:rPr>
      </w:pPr>
      <w:r>
        <w:rPr>
          <w:rFonts w:cs="Times New Roman"/>
          <w:szCs w:val="24"/>
        </w:rPr>
        <w:t>Recapitulando</w:t>
      </w:r>
    </w:p>
    <w:p w14:paraId="1D34E37D" w14:textId="3FF7A6B8" w:rsidR="00B830BA" w:rsidRDefault="00B830BA" w:rsidP="000511AB">
      <w:pPr>
        <w:rPr>
          <w:rFonts w:cs="Times New Roman"/>
          <w:szCs w:val="24"/>
        </w:rPr>
      </w:pPr>
      <w:r>
        <w:rPr>
          <w:rFonts w:cs="Times New Roman"/>
          <w:szCs w:val="24"/>
        </w:rPr>
        <w:lastRenderedPageBreak/>
        <w:t>En conclusión</w:t>
      </w:r>
    </w:p>
    <w:p w14:paraId="041A6675" w14:textId="616A9E22" w:rsidR="00710EB4" w:rsidRDefault="00710EB4" w:rsidP="00710EB4">
      <w:pPr>
        <w:rPr>
          <w:rFonts w:cs="Times New Roman"/>
          <w:szCs w:val="24"/>
        </w:rPr>
      </w:pPr>
      <w:r>
        <w:rPr>
          <w:rFonts w:cs="Times New Roman"/>
          <w:szCs w:val="24"/>
        </w:rPr>
        <w:t>En pocas palabras</w:t>
      </w:r>
    </w:p>
    <w:p w14:paraId="52416BE5" w14:textId="095F4281" w:rsidR="00710EB4" w:rsidRDefault="00710EB4" w:rsidP="00710EB4">
      <w:pPr>
        <w:rPr>
          <w:rFonts w:cs="Times New Roman"/>
          <w:szCs w:val="24"/>
        </w:rPr>
      </w:pPr>
      <w:r>
        <w:rPr>
          <w:rFonts w:cs="Times New Roman"/>
          <w:szCs w:val="24"/>
        </w:rPr>
        <w:t>A continuación</w:t>
      </w:r>
    </w:p>
    <w:p w14:paraId="268710A7" w14:textId="44EC1AE8" w:rsidR="00710EB4" w:rsidRDefault="00710EB4" w:rsidP="00710EB4">
      <w:pPr>
        <w:rPr>
          <w:rFonts w:cs="Times New Roman"/>
          <w:szCs w:val="24"/>
        </w:rPr>
      </w:pPr>
      <w:r>
        <w:rPr>
          <w:rFonts w:cs="Times New Roman"/>
          <w:szCs w:val="24"/>
        </w:rPr>
        <w:t>Acto seguido</w:t>
      </w:r>
    </w:p>
    <w:p w14:paraId="03D941AB" w14:textId="547E541A" w:rsidR="00710EB4" w:rsidRDefault="00710EB4" w:rsidP="00710EB4">
      <w:pPr>
        <w:rPr>
          <w:rFonts w:cs="Times New Roman"/>
          <w:szCs w:val="24"/>
        </w:rPr>
      </w:pPr>
      <w:r>
        <w:rPr>
          <w:rFonts w:cs="Times New Roman"/>
          <w:szCs w:val="24"/>
        </w:rPr>
        <w:t>Con motivo de</w:t>
      </w:r>
    </w:p>
    <w:p w14:paraId="372D20F5" w14:textId="77777777" w:rsidR="00710EB4" w:rsidRDefault="00710EB4" w:rsidP="00710EB4">
      <w:pPr>
        <w:rPr>
          <w:rFonts w:cs="Times New Roman"/>
          <w:szCs w:val="24"/>
        </w:rPr>
      </w:pPr>
      <w:r>
        <w:rPr>
          <w:rFonts w:cs="Times New Roman"/>
          <w:szCs w:val="24"/>
        </w:rPr>
        <w:t>A saber</w:t>
      </w:r>
    </w:p>
    <w:p w14:paraId="06409AB7" w14:textId="335D7BFC" w:rsidR="00B830BA" w:rsidRDefault="00B830BA" w:rsidP="000511AB">
      <w:pPr>
        <w:rPr>
          <w:rFonts w:cs="Times New Roman"/>
          <w:szCs w:val="24"/>
        </w:rPr>
      </w:pPr>
      <w:r>
        <w:rPr>
          <w:rFonts w:cs="Times New Roman"/>
          <w:szCs w:val="24"/>
        </w:rPr>
        <w:t>De la misma forma</w:t>
      </w:r>
    </w:p>
    <w:p w14:paraId="246A37C8" w14:textId="1080D74D" w:rsidR="00B830BA" w:rsidRDefault="00B830BA" w:rsidP="000511AB">
      <w:pPr>
        <w:rPr>
          <w:rFonts w:cs="Times New Roman"/>
          <w:szCs w:val="24"/>
        </w:rPr>
      </w:pPr>
      <w:r>
        <w:rPr>
          <w:rFonts w:cs="Times New Roman"/>
          <w:szCs w:val="24"/>
        </w:rPr>
        <w:t>En síntesis</w:t>
      </w:r>
    </w:p>
    <w:p w14:paraId="39D054ED" w14:textId="43735131" w:rsidR="00710EB4" w:rsidRDefault="00710EB4" w:rsidP="000511AB">
      <w:pPr>
        <w:rPr>
          <w:rFonts w:cs="Times New Roman"/>
          <w:szCs w:val="24"/>
        </w:rPr>
      </w:pPr>
      <w:r>
        <w:rPr>
          <w:rFonts w:cs="Times New Roman"/>
          <w:szCs w:val="24"/>
        </w:rPr>
        <w:t>Así</w:t>
      </w:r>
    </w:p>
    <w:p w14:paraId="39FE8ADC" w14:textId="1CA97CEE" w:rsidR="00710EB4" w:rsidRDefault="00710EB4" w:rsidP="000511AB">
      <w:pPr>
        <w:rPr>
          <w:rFonts w:cs="Times New Roman"/>
          <w:szCs w:val="24"/>
        </w:rPr>
      </w:pPr>
      <w:r>
        <w:rPr>
          <w:rFonts w:cs="Times New Roman"/>
          <w:szCs w:val="24"/>
        </w:rPr>
        <w:t>Para concluir</w:t>
      </w:r>
    </w:p>
    <w:p w14:paraId="553AC829" w14:textId="1CA97CEE" w:rsidR="00B830BA" w:rsidRDefault="00B830BA" w:rsidP="000511AB">
      <w:pPr>
        <w:rPr>
          <w:rFonts w:cs="Times New Roman"/>
          <w:szCs w:val="24"/>
        </w:rPr>
      </w:pPr>
      <w:r>
        <w:rPr>
          <w:rFonts w:cs="Times New Roman"/>
          <w:szCs w:val="24"/>
        </w:rPr>
        <w:t>Luego</w:t>
      </w:r>
    </w:p>
    <w:p w14:paraId="0BA52521" w14:textId="028E489D" w:rsidR="00B830BA" w:rsidRDefault="00B830BA" w:rsidP="000511AB">
      <w:pPr>
        <w:rPr>
          <w:rFonts w:cs="Times New Roman"/>
          <w:szCs w:val="24"/>
        </w:rPr>
      </w:pPr>
      <w:r>
        <w:rPr>
          <w:rFonts w:cs="Times New Roman"/>
          <w:szCs w:val="24"/>
        </w:rPr>
        <w:t>Resumiendo</w:t>
      </w:r>
    </w:p>
    <w:p w14:paraId="27846E20" w14:textId="1B0BA757" w:rsidR="00B830BA" w:rsidRDefault="00B830BA" w:rsidP="000511AB">
      <w:pPr>
        <w:rPr>
          <w:rFonts w:cs="Times New Roman"/>
          <w:szCs w:val="24"/>
        </w:rPr>
      </w:pPr>
      <w:r>
        <w:rPr>
          <w:rFonts w:cs="Times New Roman"/>
          <w:szCs w:val="24"/>
        </w:rPr>
        <w:t>De igual manera</w:t>
      </w:r>
    </w:p>
    <w:p w14:paraId="5C678082" w14:textId="77777777" w:rsidR="00710EB4" w:rsidRDefault="00710EB4" w:rsidP="00710EB4">
      <w:pPr>
        <w:rPr>
          <w:rFonts w:cs="Times New Roman"/>
          <w:szCs w:val="24"/>
        </w:rPr>
      </w:pPr>
      <w:r>
        <w:rPr>
          <w:rFonts w:cs="Times New Roman"/>
          <w:szCs w:val="24"/>
        </w:rPr>
        <w:t>Al mismo tiempo</w:t>
      </w:r>
    </w:p>
    <w:p w14:paraId="46375B50" w14:textId="77777777" w:rsidR="00710EB4" w:rsidRDefault="00710EB4" w:rsidP="00710EB4">
      <w:pPr>
        <w:rPr>
          <w:rFonts w:cs="Times New Roman"/>
          <w:szCs w:val="24"/>
        </w:rPr>
      </w:pPr>
      <w:r>
        <w:rPr>
          <w:rFonts w:cs="Times New Roman"/>
          <w:szCs w:val="24"/>
        </w:rPr>
        <w:t>Probablemente</w:t>
      </w:r>
    </w:p>
    <w:p w14:paraId="30A157A2" w14:textId="77777777" w:rsidR="00710EB4" w:rsidRDefault="00710EB4" w:rsidP="000511AB">
      <w:pPr>
        <w:rPr>
          <w:rFonts w:cs="Times New Roman"/>
          <w:szCs w:val="24"/>
        </w:rPr>
        <w:sectPr w:rsidR="00710EB4" w:rsidSect="00B830BA">
          <w:type w:val="continuous"/>
          <w:pgSz w:w="12240" w:h="15840"/>
          <w:pgMar w:top="1418" w:right="1418" w:bottom="1418" w:left="1418" w:header="709" w:footer="709" w:gutter="0"/>
          <w:cols w:num="2" w:space="708"/>
          <w:docGrid w:linePitch="360"/>
        </w:sectPr>
      </w:pPr>
    </w:p>
    <w:p w14:paraId="720C733F" w14:textId="71A82869" w:rsidR="00257918" w:rsidRDefault="00B830BA" w:rsidP="000511AB">
      <w:pPr>
        <w:rPr>
          <w:rFonts w:cs="Times New Roman"/>
          <w:szCs w:val="24"/>
        </w:rPr>
      </w:pPr>
      <w:r>
        <w:rPr>
          <w:rFonts w:cs="Times New Roman"/>
          <w:szCs w:val="24"/>
        </w:rPr>
        <w:lastRenderedPageBreak/>
        <w:t>Indiscutiblemente</w:t>
      </w:r>
    </w:p>
    <w:p w14:paraId="2AFBB7EA" w14:textId="7E351452" w:rsidR="00257918" w:rsidRPr="00285913" w:rsidRDefault="00257918" w:rsidP="00285913">
      <w:pPr>
        <w:jc w:val="center"/>
        <w:rPr>
          <w:b/>
        </w:rPr>
      </w:pPr>
      <w:bookmarkStart w:id="35" w:name="_Toc440985126"/>
      <w:commentRangeStart w:id="36"/>
      <w:r w:rsidRPr="00285913">
        <w:rPr>
          <w:b/>
        </w:rPr>
        <w:lastRenderedPageBreak/>
        <w:t>1</w:t>
      </w:r>
      <w:commentRangeEnd w:id="36"/>
      <w:r w:rsidR="00614436">
        <w:rPr>
          <w:rStyle w:val="Refdecomentario"/>
        </w:rPr>
        <w:commentReference w:id="36"/>
      </w:r>
      <w:r w:rsidRPr="00285913">
        <w:rPr>
          <w:b/>
        </w:rPr>
        <w:t xml:space="preserve"> </w:t>
      </w:r>
      <w:r w:rsidR="00115036" w:rsidRPr="00285913">
        <w:rPr>
          <w:b/>
        </w:rPr>
        <w:t xml:space="preserve">Planteamiento del </w:t>
      </w:r>
      <w:r w:rsidR="0023515A">
        <w:rPr>
          <w:b/>
        </w:rPr>
        <w:t>p</w:t>
      </w:r>
      <w:r w:rsidR="00115036" w:rsidRPr="00285913">
        <w:rPr>
          <w:b/>
        </w:rPr>
        <w:t>roblema</w:t>
      </w:r>
      <w:bookmarkEnd w:id="35"/>
    </w:p>
    <w:p w14:paraId="59FB9E21" w14:textId="77777777" w:rsidR="00257918" w:rsidRDefault="00257918" w:rsidP="00257918">
      <w:pPr>
        <w:rPr>
          <w:rFonts w:cs="Times New Roman"/>
          <w:b/>
          <w:szCs w:val="24"/>
        </w:rPr>
      </w:pPr>
    </w:p>
    <w:p w14:paraId="32455F7C" w14:textId="5E935A86" w:rsidR="00044AD7" w:rsidRDefault="00044AD7" w:rsidP="00044AD7">
      <w:pPr>
        <w:ind w:firstLine="708"/>
        <w:rPr>
          <w:rFonts w:cs="Times New Roman"/>
          <w:szCs w:val="24"/>
        </w:rPr>
      </w:pPr>
      <w:r w:rsidRPr="00C35B18">
        <w:rPr>
          <w:rFonts w:cs="Times New Roman"/>
          <w:szCs w:val="24"/>
        </w:rPr>
        <w:t xml:space="preserve">Se refiere </w:t>
      </w:r>
      <w:r>
        <w:rPr>
          <w:rFonts w:cs="Times New Roman"/>
          <w:szCs w:val="24"/>
        </w:rPr>
        <w:t xml:space="preserve">al interrogante que lleva al investigador a buscar respuestas concretas. Es la definición del problema que aborda con la investigación. </w:t>
      </w:r>
    </w:p>
    <w:p w14:paraId="61289BFA" w14:textId="77777777" w:rsidR="00730679" w:rsidRDefault="000121C4" w:rsidP="00044AD7">
      <w:pPr>
        <w:ind w:firstLine="708"/>
        <w:rPr>
          <w:rFonts w:cs="Times New Roman"/>
          <w:szCs w:val="24"/>
        </w:rPr>
      </w:pPr>
      <w:r w:rsidRPr="000121C4">
        <w:rPr>
          <w:rFonts w:cs="Times New Roman"/>
          <w:szCs w:val="24"/>
        </w:rPr>
        <w:t>La numeración de capítulos y subcapítulos puede realizarse de 3 formas</w:t>
      </w:r>
      <w:r w:rsidR="00730679">
        <w:rPr>
          <w:rFonts w:cs="Times New Roman"/>
          <w:szCs w:val="24"/>
        </w:rPr>
        <w:t>, cada una con ventajas y desventajas</w:t>
      </w:r>
      <w:r w:rsidRPr="000121C4">
        <w:rPr>
          <w:rFonts w:cs="Times New Roman"/>
          <w:szCs w:val="24"/>
        </w:rPr>
        <w:t xml:space="preserve">: </w:t>
      </w:r>
    </w:p>
    <w:p w14:paraId="33D5287F" w14:textId="77777777" w:rsidR="00730679" w:rsidRDefault="00730679" w:rsidP="00044AD7">
      <w:pPr>
        <w:ind w:firstLine="708"/>
        <w:rPr>
          <w:rFonts w:cs="Times New Roman"/>
          <w:szCs w:val="24"/>
        </w:rPr>
      </w:pPr>
    </w:p>
    <w:p w14:paraId="61A022EA" w14:textId="24C45077" w:rsidR="00730679" w:rsidRDefault="000121C4" w:rsidP="00590C39">
      <w:pPr>
        <w:rPr>
          <w:rFonts w:cs="Times New Roman"/>
          <w:szCs w:val="24"/>
        </w:rPr>
      </w:pPr>
      <w:r w:rsidRPr="000121C4">
        <w:rPr>
          <w:rFonts w:cs="Times New Roman"/>
          <w:b/>
          <w:szCs w:val="24"/>
        </w:rPr>
        <w:t>1)</w:t>
      </w:r>
      <w:r w:rsidRPr="000121C4">
        <w:rPr>
          <w:rFonts w:cs="Times New Roman"/>
          <w:szCs w:val="24"/>
        </w:rPr>
        <w:t xml:space="preserve"> Manualmente</w:t>
      </w:r>
      <w:r>
        <w:rPr>
          <w:rFonts w:cs="Times New Roman"/>
          <w:szCs w:val="24"/>
        </w:rPr>
        <w:t>,</w:t>
      </w:r>
      <w:r w:rsidRPr="000121C4">
        <w:rPr>
          <w:rFonts w:cs="Times New Roman"/>
          <w:szCs w:val="24"/>
        </w:rPr>
        <w:t xml:space="preserve"> debes escribir cada número y llevar el control </w:t>
      </w:r>
      <w:r w:rsidR="00B8406D" w:rsidRPr="000121C4">
        <w:rPr>
          <w:rFonts w:cs="Times New Roman"/>
          <w:szCs w:val="24"/>
        </w:rPr>
        <w:t>consecutivo,</w:t>
      </w:r>
      <w:r w:rsidR="00730679">
        <w:rPr>
          <w:rFonts w:cs="Times New Roman"/>
          <w:szCs w:val="24"/>
        </w:rPr>
        <w:t xml:space="preserve"> pero no habrá formatos automáticos no solicitados</w:t>
      </w:r>
      <w:r w:rsidR="00B8406D">
        <w:rPr>
          <w:rFonts w:cs="Times New Roman"/>
          <w:szCs w:val="24"/>
        </w:rPr>
        <w:t>.</w:t>
      </w:r>
      <w:r w:rsidRPr="000121C4">
        <w:rPr>
          <w:rFonts w:cs="Times New Roman"/>
          <w:szCs w:val="24"/>
        </w:rPr>
        <w:t xml:space="preserve"> </w:t>
      </w:r>
    </w:p>
    <w:p w14:paraId="1F61BFC7" w14:textId="417334A9" w:rsidR="00730679" w:rsidRDefault="000121C4" w:rsidP="00B8406D">
      <w:pPr>
        <w:rPr>
          <w:rFonts w:cs="Times New Roman"/>
          <w:szCs w:val="24"/>
        </w:rPr>
      </w:pPr>
      <w:r w:rsidRPr="00730679">
        <w:rPr>
          <w:rFonts w:cs="Times New Roman"/>
          <w:b/>
          <w:szCs w:val="24"/>
        </w:rPr>
        <w:t>2</w:t>
      </w:r>
      <w:r w:rsidR="00730679" w:rsidRPr="00730679">
        <w:rPr>
          <w:rFonts w:cs="Times New Roman"/>
          <w:b/>
          <w:szCs w:val="24"/>
        </w:rPr>
        <w:t>)</w:t>
      </w:r>
      <w:r w:rsidRPr="000121C4">
        <w:rPr>
          <w:rFonts w:cs="Times New Roman"/>
          <w:szCs w:val="24"/>
        </w:rPr>
        <w:t xml:space="preserve"> Numeración automática de Word</w:t>
      </w:r>
      <w:r>
        <w:rPr>
          <w:rFonts w:cs="Times New Roman"/>
          <w:szCs w:val="24"/>
        </w:rPr>
        <w:t>,</w:t>
      </w:r>
      <w:r w:rsidRPr="000121C4">
        <w:rPr>
          <w:rFonts w:cs="Times New Roman"/>
          <w:szCs w:val="24"/>
        </w:rPr>
        <w:t xml:space="preserve"> se desactivó en esta plantilla pues puede generar </w:t>
      </w:r>
      <w:r w:rsidR="00730679">
        <w:rPr>
          <w:rFonts w:cs="Times New Roman"/>
          <w:szCs w:val="24"/>
        </w:rPr>
        <w:t>asignación de números no esperados</w:t>
      </w:r>
      <w:r>
        <w:rPr>
          <w:rFonts w:cs="Times New Roman"/>
          <w:szCs w:val="24"/>
        </w:rPr>
        <w:t>, para activar: Archivo &gt; Opciones &gt; Revisión &gt; Opciones de autocorrección &gt; Autoformato mientras escribe &gt; Activar casilla “Listas automáticas con números”</w:t>
      </w:r>
      <w:r w:rsidR="00B8406D">
        <w:rPr>
          <w:rFonts w:cs="Times New Roman"/>
          <w:szCs w:val="24"/>
        </w:rPr>
        <w:t>.</w:t>
      </w:r>
    </w:p>
    <w:p w14:paraId="38C083A4" w14:textId="77777777" w:rsidR="00B8406D" w:rsidRDefault="000121C4" w:rsidP="00B8406D">
      <w:pPr>
        <w:rPr>
          <w:rFonts w:cs="Times New Roman"/>
          <w:szCs w:val="24"/>
        </w:rPr>
      </w:pPr>
      <w:r w:rsidRPr="00730679">
        <w:rPr>
          <w:rFonts w:cs="Times New Roman"/>
          <w:b/>
          <w:szCs w:val="24"/>
        </w:rPr>
        <w:t>3</w:t>
      </w:r>
      <w:r w:rsidR="00730679" w:rsidRPr="00730679">
        <w:rPr>
          <w:rFonts w:cs="Times New Roman"/>
          <w:b/>
          <w:szCs w:val="24"/>
        </w:rPr>
        <w:t>)</w:t>
      </w:r>
      <w:r w:rsidRPr="000121C4">
        <w:rPr>
          <w:rFonts w:cs="Times New Roman"/>
          <w:szCs w:val="24"/>
        </w:rPr>
        <w:t xml:space="preserve"> Configurando el </w:t>
      </w:r>
      <w:r w:rsidR="00730679">
        <w:rPr>
          <w:rFonts w:cs="Times New Roman"/>
          <w:szCs w:val="24"/>
        </w:rPr>
        <w:t xml:space="preserve">botón del </w:t>
      </w:r>
      <w:r w:rsidRPr="000121C4">
        <w:rPr>
          <w:rFonts w:cs="Times New Roman"/>
          <w:szCs w:val="24"/>
        </w:rPr>
        <w:t>estilo y nivel correspondiente</w:t>
      </w:r>
      <w:r>
        <w:rPr>
          <w:rFonts w:cs="Times New Roman"/>
          <w:szCs w:val="24"/>
        </w:rPr>
        <w:t>, por ejemplo</w:t>
      </w:r>
      <w:r w:rsidR="00730679">
        <w:rPr>
          <w:rFonts w:cs="Times New Roman"/>
          <w:szCs w:val="24"/>
        </w:rPr>
        <w:t>: Inicio &gt;</w:t>
      </w:r>
      <w:r>
        <w:rPr>
          <w:rFonts w:cs="Times New Roman"/>
          <w:szCs w:val="24"/>
        </w:rPr>
        <w:t xml:space="preserve"> “Nivel 1 APA” &gt; Clic derecho &gt; Modificar &gt; Formato &gt; Numeración &gt; Seleccionar de la Biblioteca de numeración</w:t>
      </w:r>
      <w:r w:rsidR="00B8406D">
        <w:rPr>
          <w:rFonts w:cs="Times New Roman"/>
          <w:szCs w:val="24"/>
        </w:rPr>
        <w:t xml:space="preserve"> con número arábigo</w:t>
      </w:r>
      <w:r>
        <w:rPr>
          <w:rFonts w:cs="Times New Roman"/>
          <w:szCs w:val="24"/>
        </w:rPr>
        <w:t>.</w:t>
      </w:r>
      <w:r w:rsidR="00730679">
        <w:rPr>
          <w:rFonts w:cs="Times New Roman"/>
          <w:szCs w:val="24"/>
        </w:rPr>
        <w:t xml:space="preserve"> </w:t>
      </w:r>
    </w:p>
    <w:p w14:paraId="3CC20EFB" w14:textId="77777777" w:rsidR="00B8406D" w:rsidRDefault="00B8406D" w:rsidP="00B8406D">
      <w:pPr>
        <w:rPr>
          <w:rFonts w:cs="Times New Roman"/>
          <w:szCs w:val="24"/>
        </w:rPr>
      </w:pPr>
    </w:p>
    <w:p w14:paraId="5604B6C5" w14:textId="288977B4" w:rsidR="000121C4" w:rsidRPr="00C35B18" w:rsidRDefault="00730679" w:rsidP="00B8406D">
      <w:pPr>
        <w:ind w:firstLine="708"/>
        <w:rPr>
          <w:rFonts w:cs="Times New Roman"/>
          <w:szCs w:val="24"/>
        </w:rPr>
      </w:pPr>
      <w:r>
        <w:rPr>
          <w:rFonts w:cs="Times New Roman"/>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37" w:name="_Toc440985127"/>
      <w:r w:rsidRPr="00285913">
        <w:rPr>
          <w:b/>
        </w:rPr>
        <w:t xml:space="preserve">1.1 </w:t>
      </w:r>
      <w:r w:rsidR="00115036" w:rsidRPr="00285913">
        <w:rPr>
          <w:b/>
        </w:rPr>
        <w:t>Antecedentes</w:t>
      </w:r>
      <w:bookmarkEnd w:id="37"/>
    </w:p>
    <w:p w14:paraId="4DE66E36" w14:textId="77777777" w:rsidR="00257918" w:rsidRDefault="00257918" w:rsidP="00257918">
      <w:pPr>
        <w:rPr>
          <w:rFonts w:cs="Times New Roman"/>
          <w:b/>
          <w:szCs w:val="24"/>
        </w:rPr>
      </w:pPr>
    </w:p>
    <w:p w14:paraId="54696D2B" w14:textId="512A4136" w:rsidR="00257918" w:rsidRPr="00C12444" w:rsidRDefault="00C12444" w:rsidP="00257918">
      <w:pPr>
        <w:rPr>
          <w:rFonts w:cs="Times New Roman"/>
          <w:szCs w:val="24"/>
        </w:rPr>
      </w:pPr>
      <w:r>
        <w:rPr>
          <w:rFonts w:cs="Times New Roman"/>
          <w:b/>
          <w:szCs w:val="24"/>
        </w:rPr>
        <w:tab/>
      </w:r>
      <w:r w:rsidRPr="00C12444">
        <w:rPr>
          <w:rFonts w:cs="Times New Roman"/>
          <w:szCs w:val="24"/>
        </w:rPr>
        <w:t>L</w:t>
      </w:r>
      <w:r>
        <w:rPr>
          <w:rFonts w:cs="Times New Roman"/>
          <w:szCs w:val="24"/>
        </w:rPr>
        <w:t xml:space="preserve">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38"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lastRenderedPageBreak/>
        <w:t>2 Justificación</w:t>
      </w:r>
      <w:bookmarkEnd w:id="38"/>
    </w:p>
    <w:p w14:paraId="5D7E498D" w14:textId="77777777" w:rsidR="000F2962" w:rsidRDefault="000F2962" w:rsidP="00257918">
      <w:pPr>
        <w:rPr>
          <w:rFonts w:cs="Times New Roman"/>
          <w:b/>
          <w:szCs w:val="24"/>
        </w:rPr>
      </w:pPr>
    </w:p>
    <w:p w14:paraId="60C360C1" w14:textId="6C16848A" w:rsidR="00517D23" w:rsidRDefault="00044AD7" w:rsidP="00D3430F">
      <w:pPr>
        <w:ind w:firstLine="708"/>
        <w:rPr>
          <w:rFonts w:cs="Times New Roman"/>
          <w:szCs w:val="24"/>
        </w:rPr>
      </w:pPr>
      <w:r w:rsidRPr="00712128">
        <w:rPr>
          <w:rFonts w:cs="Times New Roman"/>
          <w:szCs w:val="24"/>
        </w:rPr>
        <w:t>Re</w:t>
      </w:r>
      <w:r>
        <w:rPr>
          <w:rFonts w:cs="Times New Roman"/>
          <w:szCs w:val="24"/>
        </w:rPr>
        <w:t>sponde a los interrogantes del por qué se desea conocer el tema y por qué se seleccionó, así como cuál es el aporte que tendrá el texto a la ciencia.</w:t>
      </w:r>
      <w:commentRangeStart w:id="39"/>
      <w:r w:rsidR="00517D23">
        <w:rPr>
          <w:rFonts w:cs="Times New Roman"/>
          <w:szCs w:val="24"/>
        </w:rPr>
        <w:t xml:space="preserve"> </w:t>
      </w:r>
      <w:commentRangeEnd w:id="39"/>
      <w:r w:rsidR="007B5A46">
        <w:rPr>
          <w:rStyle w:val="Refdecomentario"/>
        </w:rPr>
        <w:commentReference w:id="39"/>
      </w:r>
    </w:p>
    <w:p w14:paraId="562E1365" w14:textId="5E51F3AA" w:rsidR="00816368" w:rsidRDefault="00517D23" w:rsidP="00D3430F">
      <w:pPr>
        <w:ind w:firstLine="708"/>
        <w:rPr>
          <w:rFonts w:cs="Times New Roman"/>
          <w:szCs w:val="24"/>
        </w:rPr>
      </w:pPr>
      <w:r>
        <w:rPr>
          <w:rFonts w:cs="Times New Roman"/>
          <w:szCs w:val="24"/>
        </w:rPr>
        <w:t xml:space="preserve">No abuse del uso de </w:t>
      </w:r>
      <w:r w:rsidRPr="00517D23">
        <w:rPr>
          <w:rFonts w:cs="Times New Roman"/>
          <w:i/>
          <w:szCs w:val="24"/>
        </w:rPr>
        <w:t>cursivas</w:t>
      </w:r>
      <w:r w:rsidR="00930D47">
        <w:rPr>
          <w:rFonts w:cs="Times New Roman"/>
          <w:i/>
          <w:szCs w:val="24"/>
        </w:rPr>
        <w:t xml:space="preserve"> </w:t>
      </w:r>
      <w:r>
        <w:rPr>
          <w:rFonts w:cs="Times New Roman"/>
          <w:szCs w:val="24"/>
        </w:rPr>
        <w:t xml:space="preserve">o </w:t>
      </w:r>
      <w:r w:rsidRPr="00517D23">
        <w:rPr>
          <w:rFonts w:cs="Times New Roman"/>
          <w:b/>
          <w:szCs w:val="24"/>
        </w:rPr>
        <w:t>negritas</w:t>
      </w:r>
      <w:r>
        <w:rPr>
          <w:rFonts w:cs="Times New Roman"/>
          <w:szCs w:val="24"/>
        </w:rPr>
        <w:t xml:space="preserve"> dentro del texto</w:t>
      </w:r>
      <w:r w:rsidR="00816368">
        <w:rPr>
          <w:rFonts w:cs="Times New Roman"/>
          <w:szCs w:val="24"/>
        </w:rPr>
        <w:t>,</w:t>
      </w:r>
      <w:r>
        <w:rPr>
          <w:rFonts w:cs="Times New Roman"/>
          <w:szCs w:val="24"/>
        </w:rPr>
        <w:t xml:space="preserve"> úselas </w:t>
      </w:r>
      <w:r w:rsidR="00816368">
        <w:rPr>
          <w:rFonts w:cs="Times New Roman"/>
          <w:szCs w:val="24"/>
        </w:rPr>
        <w:t xml:space="preserve">muy </w:t>
      </w:r>
      <w:r>
        <w:rPr>
          <w:rFonts w:cs="Times New Roman"/>
          <w:szCs w:val="24"/>
        </w:rPr>
        <w:t>moderadamente, por lo genera</w:t>
      </w:r>
      <w:r w:rsidR="005D2AA9">
        <w:rPr>
          <w:rFonts w:cs="Times New Roman"/>
          <w:szCs w:val="24"/>
        </w:rPr>
        <w:t>l</w:t>
      </w:r>
      <w:r>
        <w:rPr>
          <w:rFonts w:cs="Times New Roman"/>
          <w:szCs w:val="24"/>
        </w:rPr>
        <w:t xml:space="preserve"> saturan y dificultan la lectura del documento. Utilice </w:t>
      </w:r>
      <w:r w:rsidRPr="00816368">
        <w:rPr>
          <w:rFonts w:cs="Times New Roman"/>
          <w:i/>
          <w:szCs w:val="24"/>
        </w:rPr>
        <w:t>cursivas</w:t>
      </w:r>
      <w:r>
        <w:rPr>
          <w:rFonts w:cs="Times New Roman"/>
          <w:szCs w:val="24"/>
        </w:rPr>
        <w:t xml:space="preserve"> en casos muy particulares como géneros y especies (</w:t>
      </w:r>
      <w:r w:rsidRPr="00517D23">
        <w:rPr>
          <w:rFonts w:cs="Times New Roman"/>
          <w:i/>
          <w:szCs w:val="24"/>
        </w:rPr>
        <w:t>Tyrannus melancholicus</w:t>
      </w:r>
      <w:r>
        <w:rPr>
          <w:rFonts w:cs="Times New Roman"/>
          <w:szCs w:val="24"/>
        </w:rPr>
        <w:t>), términos químicos (</w:t>
      </w:r>
      <w:r w:rsidRPr="00517D23">
        <w:rPr>
          <w:rFonts w:cs="Times New Roman"/>
          <w:i/>
          <w:szCs w:val="24"/>
        </w:rPr>
        <w:t>Kr</w:t>
      </w:r>
      <w:r>
        <w:rPr>
          <w:rFonts w:cs="Times New Roman"/>
          <w:szCs w:val="24"/>
        </w:rPr>
        <w:t>), letras griegas (</w:t>
      </w:r>
      <w:r w:rsidRPr="00517D23">
        <w:rPr>
          <w:rFonts w:cs="Times New Roman"/>
          <w:i/>
          <w:szCs w:val="24"/>
        </w:rPr>
        <w:t>β</w:t>
      </w:r>
      <w:r>
        <w:rPr>
          <w:rFonts w:cs="Times New Roman"/>
          <w:szCs w:val="24"/>
        </w:rPr>
        <w:t>)</w:t>
      </w:r>
      <w:r w:rsidR="00827623">
        <w:rPr>
          <w:rFonts w:cs="Times New Roman"/>
          <w:szCs w:val="24"/>
        </w:rPr>
        <w:t xml:space="preserve"> y algunos títulos y subtítulos</w:t>
      </w:r>
      <w:r w:rsidR="00816368">
        <w:rPr>
          <w:rFonts w:cs="Times New Roman"/>
          <w:szCs w:val="24"/>
        </w:rPr>
        <w:t xml:space="preserve">. Utilice </w:t>
      </w:r>
      <w:r w:rsidR="00816368" w:rsidRPr="00816368">
        <w:rPr>
          <w:rFonts w:cs="Times New Roman"/>
          <w:b/>
          <w:szCs w:val="24"/>
        </w:rPr>
        <w:t>negritas</w:t>
      </w:r>
      <w:r w:rsidR="00816368">
        <w:rPr>
          <w:rFonts w:cs="Times New Roman"/>
          <w:szCs w:val="24"/>
        </w:rPr>
        <w:t xml:space="preserve"> en algunos títulos de capítulos y subcapítulos</w:t>
      </w:r>
      <w:r w:rsidR="0032640F">
        <w:rPr>
          <w:rFonts w:cs="Times New Roman"/>
          <w:szCs w:val="24"/>
        </w:rPr>
        <w:t>, algunos datos de tablas</w:t>
      </w:r>
      <w:r w:rsidR="00816368">
        <w:rPr>
          <w:rFonts w:cs="Times New Roman"/>
          <w:szCs w:val="24"/>
        </w:rPr>
        <w:t xml:space="preserve"> o enfatizar aspectos muy particulares. </w:t>
      </w:r>
      <w:r w:rsidR="00930D47">
        <w:rPr>
          <w:rFonts w:cs="Times New Roman"/>
          <w:szCs w:val="24"/>
        </w:rPr>
        <w:t xml:space="preserve">El uso de </w:t>
      </w:r>
      <w:r w:rsidR="00930D47" w:rsidRPr="00517D23">
        <w:rPr>
          <w:rFonts w:cs="Times New Roman"/>
          <w:szCs w:val="24"/>
          <w:u w:val="single"/>
        </w:rPr>
        <w:t>texto subrayado</w:t>
      </w:r>
      <w:r w:rsidR="00930D47" w:rsidRPr="00517D23">
        <w:rPr>
          <w:rFonts w:cs="Times New Roman"/>
          <w:szCs w:val="24"/>
        </w:rPr>
        <w:t xml:space="preserve"> </w:t>
      </w:r>
      <w:r w:rsidR="00930D47">
        <w:rPr>
          <w:rFonts w:cs="Times New Roman"/>
          <w:szCs w:val="24"/>
        </w:rPr>
        <w:t>no se recomienda en normas APA.</w:t>
      </w:r>
      <w:r w:rsidR="00816368">
        <w:rPr>
          <w:rFonts w:cs="Times New Roman"/>
          <w:szCs w:val="24"/>
        </w:rPr>
        <w:t xml:space="preserve">   </w:t>
      </w:r>
    </w:p>
    <w:p w14:paraId="27C1F59A" w14:textId="3921CAE4" w:rsidR="0032640F" w:rsidRDefault="00816368" w:rsidP="00D3430F">
      <w:pPr>
        <w:ind w:firstLine="708"/>
        <w:rPr>
          <w:rFonts w:cs="Times New Roman"/>
          <w:szCs w:val="24"/>
        </w:rPr>
      </w:pPr>
      <w:r>
        <w:rPr>
          <w:rFonts w:cs="Times New Roman"/>
          <w:szCs w:val="24"/>
        </w:rPr>
        <w:t>Utilice moderadamente el uso de abreviaturas, se prefiere que el texto sea más largo y claro que corto y confuso para el lector. Por ejemplo, APA puede significar American Psychological Association o</w:t>
      </w:r>
      <w:r w:rsidR="00517D23">
        <w:rPr>
          <w:rFonts w:cs="Times New Roman"/>
          <w:szCs w:val="24"/>
        </w:rPr>
        <w:t xml:space="preserve"> </w:t>
      </w:r>
      <w:r>
        <w:rPr>
          <w:rFonts w:cs="Times New Roman"/>
          <w:szCs w:val="24"/>
        </w:rPr>
        <w:t xml:space="preserve">American Psychiatric Association. Sin embargo, las abreviaturas pueden ser útiles </w:t>
      </w:r>
      <w:r w:rsidR="00930D47">
        <w:rPr>
          <w:rFonts w:cs="Times New Roman"/>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Pr>
          <w:rFonts w:cs="Times New Roman"/>
          <w:szCs w:val="24"/>
        </w:rPr>
        <w:t xml:space="preserve">Prefiera las comillas “inglesas” </w:t>
      </w:r>
      <w:r w:rsidR="00930D47">
        <w:rPr>
          <w:rFonts w:cs="Times New Roman"/>
          <w:szCs w:val="24"/>
        </w:rPr>
        <w:t>y</w:t>
      </w:r>
      <w:r>
        <w:rPr>
          <w:rFonts w:cs="Times New Roman"/>
          <w:szCs w:val="24"/>
        </w:rPr>
        <w:t xml:space="preserve"> </w:t>
      </w:r>
      <w:r w:rsidRPr="0032640F">
        <w:rPr>
          <w:rFonts w:cs="Times New Roman"/>
          <w:szCs w:val="24"/>
        </w:rPr>
        <w:t>‘</w:t>
      </w:r>
      <w:r>
        <w:rPr>
          <w:rFonts w:cs="Times New Roman"/>
          <w:szCs w:val="24"/>
        </w:rPr>
        <w:t>sencillas</w:t>
      </w:r>
      <w:r w:rsidRPr="0032640F">
        <w:rPr>
          <w:rFonts w:cs="Times New Roman"/>
          <w:szCs w:val="24"/>
        </w:rPr>
        <w:t xml:space="preserve">’ </w:t>
      </w:r>
      <w:r>
        <w:rPr>
          <w:rFonts w:cs="Times New Roman"/>
          <w:szCs w:val="24"/>
        </w:rPr>
        <w:t xml:space="preserve">por sobre las </w:t>
      </w:r>
      <w:r w:rsidRPr="0032640F">
        <w:rPr>
          <w:rFonts w:cs="Times New Roman"/>
          <w:szCs w:val="24"/>
        </w:rPr>
        <w:t>«</w:t>
      </w:r>
      <w:r>
        <w:rPr>
          <w:rFonts w:cs="Times New Roman"/>
          <w:szCs w:val="24"/>
        </w:rPr>
        <w:t>latinas</w:t>
      </w:r>
      <w:r w:rsidRPr="0032640F">
        <w:rPr>
          <w:rFonts w:cs="Times New Roman"/>
          <w:szCs w:val="24"/>
        </w:rPr>
        <w:t xml:space="preserve">» </w:t>
      </w:r>
      <w:r>
        <w:rPr>
          <w:rFonts w:cs="Times New Roman"/>
          <w:szCs w:val="24"/>
        </w:rPr>
        <w:t xml:space="preserve">o </w:t>
      </w:r>
      <w:r w:rsidRPr="0032640F">
        <w:rPr>
          <w:rFonts w:cs="Times New Roman"/>
          <w:szCs w:val="24"/>
        </w:rPr>
        <w:t>«</w:t>
      </w:r>
      <w:r>
        <w:rPr>
          <w:rFonts w:cs="Times New Roman"/>
          <w:szCs w:val="24"/>
        </w:rPr>
        <w:t>españolas</w:t>
      </w:r>
      <w:r w:rsidRPr="0032640F">
        <w:rPr>
          <w:rFonts w:cs="Times New Roman"/>
          <w:szCs w:val="24"/>
        </w:rPr>
        <w:t>»</w:t>
      </w:r>
      <w:r>
        <w:rPr>
          <w:rFonts w:cs="Times New Roman"/>
          <w:szCs w:val="24"/>
        </w:rPr>
        <w:t>.</w:t>
      </w:r>
    </w:p>
    <w:p w14:paraId="05EC7882" w14:textId="77777777" w:rsidR="000F2962" w:rsidRDefault="000F2962" w:rsidP="00D3430F">
      <w:pPr>
        <w:rPr>
          <w:rFonts w:cs="Times New Roman"/>
          <w:b/>
          <w:szCs w:val="24"/>
        </w:rPr>
      </w:pPr>
    </w:p>
    <w:p w14:paraId="7970F926" w14:textId="0DD975CB" w:rsidR="00D3430F" w:rsidRDefault="00D3430F" w:rsidP="00FA709D">
      <w:pPr>
        <w:pStyle w:val="Prrafodelista"/>
        <w:numPr>
          <w:ilvl w:val="0"/>
          <w:numId w:val="3"/>
        </w:numPr>
        <w:ind w:left="360"/>
        <w:rPr>
          <w:rFonts w:cs="Times New Roman"/>
          <w:szCs w:val="24"/>
        </w:rPr>
      </w:pPr>
      <w:commentRangeStart w:id="40"/>
      <w:r w:rsidRPr="00FA709D">
        <w:rPr>
          <w:rFonts w:cs="Times New Roman"/>
          <w:b/>
          <w:szCs w:val="24"/>
        </w:rPr>
        <w:t>C</w:t>
      </w:r>
      <w:commentRangeEnd w:id="40"/>
      <w:r w:rsidRPr="00FA709D">
        <w:rPr>
          <w:rStyle w:val="Refdecomentario"/>
          <w:b/>
        </w:rPr>
        <w:commentReference w:id="40"/>
      </w:r>
      <w:r w:rsidRPr="00FA709D">
        <w:rPr>
          <w:rFonts w:cs="Times New Roman"/>
          <w:b/>
          <w:szCs w:val="24"/>
        </w:rPr>
        <w:t>aracterísticas:</w:t>
      </w:r>
      <w:r w:rsidR="008D1B10">
        <w:rPr>
          <w:rFonts w:cs="Times New Roman"/>
          <w:szCs w:val="24"/>
        </w:rPr>
        <w:t xml:space="preserve"> </w:t>
      </w:r>
      <w:r w:rsidR="00FA709D">
        <w:rPr>
          <w:rFonts w:cs="Times New Roman"/>
          <w:szCs w:val="24"/>
        </w:rPr>
        <w:t>texto descriptivo.</w:t>
      </w:r>
    </w:p>
    <w:p w14:paraId="7E1328A7" w14:textId="7EBD01B9" w:rsidR="00D3430F" w:rsidRDefault="00D3430F" w:rsidP="00FA709D">
      <w:pPr>
        <w:pStyle w:val="Prrafodelista"/>
        <w:numPr>
          <w:ilvl w:val="0"/>
          <w:numId w:val="3"/>
        </w:numPr>
        <w:ind w:left="360"/>
        <w:rPr>
          <w:rFonts w:cs="Times New Roman"/>
          <w:szCs w:val="24"/>
        </w:rPr>
      </w:pPr>
      <w:r w:rsidRPr="00FA709D">
        <w:rPr>
          <w:rFonts w:cs="Times New Roman"/>
          <w:b/>
          <w:szCs w:val="24"/>
        </w:rPr>
        <w:t>Propiedades:</w:t>
      </w:r>
      <w:r w:rsidR="008D1B10">
        <w:rPr>
          <w:rFonts w:cs="Times New Roman"/>
          <w:szCs w:val="24"/>
        </w:rPr>
        <w:t xml:space="preserve"> </w:t>
      </w:r>
      <w:r w:rsidR="00FA709D">
        <w:rPr>
          <w:rFonts w:cs="Times New Roman"/>
          <w:szCs w:val="24"/>
        </w:rPr>
        <w:t>texto descriptivo.</w:t>
      </w:r>
    </w:p>
    <w:p w14:paraId="400B86A1" w14:textId="135CDFCF" w:rsidR="00D3430F" w:rsidRPr="000152D0" w:rsidRDefault="00D3430F" w:rsidP="00FA709D">
      <w:pPr>
        <w:pStyle w:val="Prrafodelista"/>
        <w:numPr>
          <w:ilvl w:val="0"/>
          <w:numId w:val="3"/>
        </w:numPr>
        <w:ind w:left="360"/>
        <w:rPr>
          <w:rFonts w:cs="Times New Roman"/>
          <w:szCs w:val="24"/>
        </w:rPr>
      </w:pPr>
      <w:r w:rsidRPr="00FA709D">
        <w:rPr>
          <w:rFonts w:cs="Times New Roman"/>
          <w:b/>
          <w:szCs w:val="24"/>
        </w:rPr>
        <w:t>Estructura:</w:t>
      </w:r>
      <w:r w:rsidRPr="000152D0">
        <w:rPr>
          <w:rFonts w:cs="Times New Roman"/>
          <w:szCs w:val="24"/>
        </w:rPr>
        <w:t xml:space="preserve"> </w:t>
      </w:r>
      <w:r w:rsidR="00FA709D">
        <w:rPr>
          <w:rFonts w:cs="Times New Roman"/>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41"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41"/>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42" w:name="_Toc440985130"/>
      <w:r w:rsidRPr="00285913">
        <w:rPr>
          <w:b/>
        </w:rPr>
        <w:t xml:space="preserve">3.1 Objetivo </w:t>
      </w:r>
      <w:r w:rsidR="00361755">
        <w:rPr>
          <w:b/>
        </w:rPr>
        <w:t>g</w:t>
      </w:r>
      <w:r w:rsidRPr="00285913">
        <w:rPr>
          <w:b/>
        </w:rPr>
        <w:t>eneral</w:t>
      </w:r>
      <w:bookmarkEnd w:id="42"/>
    </w:p>
    <w:p w14:paraId="6A63B443" w14:textId="3968F3E5" w:rsidR="00115036" w:rsidRDefault="00115036" w:rsidP="00257918">
      <w:pPr>
        <w:rPr>
          <w:rFonts w:cs="Times New Roman"/>
          <w:szCs w:val="24"/>
        </w:rPr>
      </w:pPr>
    </w:p>
    <w:p w14:paraId="0A617CD3" w14:textId="78901954" w:rsidR="00F42FE5" w:rsidRDefault="00F42FE5" w:rsidP="00F42FE5">
      <w:pPr>
        <w:ind w:firstLine="708"/>
        <w:rPr>
          <w:rFonts w:cs="Times New Roman"/>
          <w:szCs w:val="24"/>
        </w:rPr>
      </w:pPr>
      <w:r>
        <w:rPr>
          <w:rFonts w:cs="Times New Roman"/>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43" w:name="_Toc440985131"/>
      <w:r w:rsidRPr="00285913">
        <w:rPr>
          <w:b/>
        </w:rPr>
        <w:t xml:space="preserve">3.2 Objetivos </w:t>
      </w:r>
      <w:r w:rsidR="00361755">
        <w:rPr>
          <w:b/>
        </w:rPr>
        <w:t>e</w:t>
      </w:r>
      <w:r w:rsidRPr="00285913">
        <w:rPr>
          <w:b/>
        </w:rPr>
        <w:t>specíficos</w:t>
      </w:r>
      <w:bookmarkEnd w:id="43"/>
    </w:p>
    <w:p w14:paraId="1EECF910" w14:textId="7081A672" w:rsidR="00115036" w:rsidRDefault="00115036" w:rsidP="00257918">
      <w:pPr>
        <w:rPr>
          <w:rFonts w:cs="Times New Roman"/>
          <w:b/>
          <w:szCs w:val="24"/>
        </w:rPr>
      </w:pPr>
    </w:p>
    <w:p w14:paraId="38DB644B" w14:textId="0F86A063" w:rsidR="00070375" w:rsidRDefault="00070375" w:rsidP="007B5A46">
      <w:pPr>
        <w:ind w:firstLine="360"/>
        <w:rPr>
          <w:rFonts w:cs="Times New Roman"/>
          <w:szCs w:val="24"/>
        </w:rPr>
      </w:pPr>
      <w:r w:rsidRPr="00070375">
        <w:rPr>
          <w:rFonts w:cs="Times New Roman"/>
          <w:szCs w:val="24"/>
        </w:rPr>
        <w:t xml:space="preserve">Se </w:t>
      </w:r>
      <w:r>
        <w:rPr>
          <w:rFonts w:cs="Times New Roman"/>
          <w:szCs w:val="24"/>
        </w:rPr>
        <w:t>describen algunos ejemplos de verbos comunes que se utilizan en el planteamiento de objetivos, los cuales cambiarán dependiendo de su investigación.</w:t>
      </w:r>
    </w:p>
    <w:p w14:paraId="79BD9C29" w14:textId="77777777" w:rsidR="00070375" w:rsidRPr="00070375" w:rsidRDefault="00070375" w:rsidP="00257918">
      <w:pPr>
        <w:rPr>
          <w:rFonts w:cs="Times New Roman"/>
          <w:szCs w:val="24"/>
        </w:rPr>
      </w:pPr>
    </w:p>
    <w:p w14:paraId="4A4FB9C4" w14:textId="19E78364" w:rsidR="008F2529" w:rsidRPr="00070375" w:rsidRDefault="00070375" w:rsidP="00070375">
      <w:pPr>
        <w:pStyle w:val="Prrafodelista"/>
        <w:numPr>
          <w:ilvl w:val="0"/>
          <w:numId w:val="6"/>
        </w:numPr>
        <w:ind w:left="360"/>
        <w:rPr>
          <w:rFonts w:cs="Times New Roman"/>
          <w:b/>
          <w:szCs w:val="24"/>
        </w:rPr>
      </w:pPr>
      <w:r>
        <w:rPr>
          <w:rFonts w:cs="Times New Roman"/>
          <w:szCs w:val="24"/>
        </w:rPr>
        <w:t>Describir.</w:t>
      </w:r>
    </w:p>
    <w:p w14:paraId="6A410116" w14:textId="4A9AF150" w:rsidR="00070375" w:rsidRPr="00070375" w:rsidRDefault="00070375" w:rsidP="00070375">
      <w:pPr>
        <w:pStyle w:val="Prrafodelista"/>
        <w:numPr>
          <w:ilvl w:val="0"/>
          <w:numId w:val="6"/>
        </w:numPr>
        <w:ind w:left="360"/>
        <w:rPr>
          <w:rFonts w:cs="Times New Roman"/>
          <w:b/>
          <w:szCs w:val="24"/>
        </w:rPr>
      </w:pPr>
      <w:r>
        <w:rPr>
          <w:rFonts w:cs="Times New Roman"/>
          <w:szCs w:val="24"/>
        </w:rPr>
        <w:t>Analizar.</w:t>
      </w:r>
    </w:p>
    <w:p w14:paraId="430FE568" w14:textId="0BD32CE7" w:rsidR="00070375" w:rsidRPr="00070375" w:rsidRDefault="00070375" w:rsidP="00070375">
      <w:pPr>
        <w:pStyle w:val="Prrafodelista"/>
        <w:numPr>
          <w:ilvl w:val="0"/>
          <w:numId w:val="6"/>
        </w:numPr>
        <w:ind w:left="360"/>
        <w:rPr>
          <w:rFonts w:cs="Times New Roman"/>
          <w:b/>
          <w:szCs w:val="24"/>
        </w:rPr>
      </w:pPr>
      <w:r>
        <w:rPr>
          <w:rFonts w:cs="Times New Roman"/>
          <w:szCs w:val="24"/>
        </w:rPr>
        <w:t>Demostrar.</w:t>
      </w:r>
    </w:p>
    <w:p w14:paraId="01455925" w14:textId="7217D898" w:rsidR="00070375" w:rsidRPr="00070375" w:rsidRDefault="00070375" w:rsidP="00070375">
      <w:pPr>
        <w:pStyle w:val="Prrafodelista"/>
        <w:numPr>
          <w:ilvl w:val="0"/>
          <w:numId w:val="6"/>
        </w:numPr>
        <w:ind w:left="360"/>
        <w:rPr>
          <w:rFonts w:cs="Times New Roman"/>
          <w:b/>
          <w:szCs w:val="24"/>
        </w:rPr>
      </w:pPr>
      <w:r>
        <w:rPr>
          <w:rFonts w:cs="Times New Roman"/>
          <w:szCs w:val="24"/>
        </w:rPr>
        <w:t>Probar.</w:t>
      </w:r>
    </w:p>
    <w:p w14:paraId="3DEA67F6" w14:textId="264E3993" w:rsidR="00070375" w:rsidRPr="00070375" w:rsidRDefault="00070375" w:rsidP="00070375">
      <w:pPr>
        <w:pStyle w:val="Prrafodelista"/>
        <w:numPr>
          <w:ilvl w:val="0"/>
          <w:numId w:val="6"/>
        </w:numPr>
        <w:ind w:left="360"/>
        <w:rPr>
          <w:rFonts w:cs="Times New Roman"/>
          <w:b/>
          <w:szCs w:val="24"/>
        </w:rPr>
      </w:pPr>
      <w:r>
        <w:rPr>
          <w:rFonts w:cs="Times New Roman"/>
          <w:szCs w:val="24"/>
        </w:rPr>
        <w:t>Comparar.</w:t>
      </w:r>
    </w:p>
    <w:p w14:paraId="409B0673" w14:textId="15114667" w:rsidR="00070375" w:rsidRPr="00070375" w:rsidRDefault="00070375" w:rsidP="00070375">
      <w:pPr>
        <w:pStyle w:val="Prrafodelista"/>
        <w:numPr>
          <w:ilvl w:val="0"/>
          <w:numId w:val="6"/>
        </w:numPr>
        <w:ind w:left="360"/>
        <w:rPr>
          <w:rFonts w:cs="Times New Roman"/>
          <w:b/>
          <w:szCs w:val="24"/>
        </w:rPr>
      </w:pPr>
      <w:r>
        <w:rPr>
          <w:rFonts w:cs="Times New Roman"/>
          <w:szCs w:val="24"/>
        </w:rPr>
        <w:t>Definir.</w:t>
      </w:r>
    </w:p>
    <w:p w14:paraId="3FA7F7B9" w14:textId="15F66A3E" w:rsidR="00070375" w:rsidRPr="00070375" w:rsidRDefault="00070375" w:rsidP="00070375">
      <w:pPr>
        <w:pStyle w:val="Prrafodelista"/>
        <w:numPr>
          <w:ilvl w:val="0"/>
          <w:numId w:val="6"/>
        </w:numPr>
        <w:ind w:left="360"/>
        <w:rPr>
          <w:rFonts w:cs="Times New Roman"/>
          <w:b/>
          <w:szCs w:val="24"/>
        </w:rPr>
      </w:pPr>
      <w:r>
        <w:rPr>
          <w:rFonts w:cs="Times New Roman"/>
          <w:szCs w:val="24"/>
        </w:rPr>
        <w:t>Establecer.</w:t>
      </w:r>
    </w:p>
    <w:p w14:paraId="4C7FA53F" w14:textId="784A02F2" w:rsidR="00070375" w:rsidRPr="00070375" w:rsidRDefault="00070375" w:rsidP="00070375">
      <w:pPr>
        <w:pStyle w:val="Prrafodelista"/>
        <w:numPr>
          <w:ilvl w:val="0"/>
          <w:numId w:val="6"/>
        </w:numPr>
        <w:ind w:left="360"/>
        <w:rPr>
          <w:rFonts w:cs="Times New Roman"/>
          <w:szCs w:val="24"/>
        </w:rPr>
      </w:pPr>
      <w:r w:rsidRPr="00070375">
        <w:rPr>
          <w:rFonts w:cs="Times New Roman"/>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rFonts w:cs="Times New Roman"/>
          <w:b/>
          <w:szCs w:val="24"/>
        </w:rPr>
      </w:pPr>
      <w:r>
        <w:rPr>
          <w:b/>
        </w:rPr>
        <w:lastRenderedPageBreak/>
        <w:t xml:space="preserve">4 </w:t>
      </w:r>
      <w:r w:rsidR="00DF4B48">
        <w:rPr>
          <w:b/>
        </w:rPr>
        <w:t>Problema de investigación</w:t>
      </w:r>
    </w:p>
    <w:p w14:paraId="402F6827" w14:textId="6F884FD7" w:rsidR="000F2962" w:rsidRDefault="000F2962" w:rsidP="000F2962">
      <w:pPr>
        <w:jc w:val="center"/>
        <w:rPr>
          <w:rFonts w:cs="Times New Roman"/>
          <w:b/>
          <w:szCs w:val="24"/>
        </w:rPr>
      </w:pPr>
    </w:p>
    <w:p w14:paraId="5B6BD368" w14:textId="3E534E91" w:rsidR="00F42FE5" w:rsidRPr="003975DF" w:rsidRDefault="00F42FE5" w:rsidP="003975DF">
      <w:pPr>
        <w:ind w:firstLine="708"/>
        <w:rPr>
          <w:rFonts w:cs="Times New Roman"/>
          <w:szCs w:val="24"/>
        </w:rPr>
      </w:pPr>
      <w:r w:rsidRPr="003975DF">
        <w:rPr>
          <w:rFonts w:cs="Times New Roman"/>
          <w:szCs w:val="24"/>
        </w:rPr>
        <w:t xml:space="preserve">El problema de investigación es el enunciado de lo que puede </w:t>
      </w:r>
      <w:r w:rsidR="003975DF" w:rsidRPr="003975DF">
        <w:rPr>
          <w:rFonts w:cs="Times New Roman"/>
          <w:szCs w:val="24"/>
        </w:rPr>
        <w:t xml:space="preserve">ser </w:t>
      </w:r>
      <w:r w:rsidRPr="003975DF">
        <w:rPr>
          <w:rFonts w:cs="Times New Roman"/>
          <w:szCs w:val="24"/>
        </w:rPr>
        <w:t xml:space="preserve">demostrado o encontrado, </w:t>
      </w:r>
      <w:r w:rsidR="003975DF" w:rsidRPr="003975DF">
        <w:rPr>
          <w:rFonts w:cs="Times New Roman"/>
          <w:szCs w:val="24"/>
        </w:rPr>
        <w:t xml:space="preserve">y de </w:t>
      </w:r>
      <w:r w:rsidRPr="003975DF">
        <w:rPr>
          <w:rFonts w:cs="Times New Roman"/>
          <w:szCs w:val="24"/>
        </w:rPr>
        <w:t>l</w:t>
      </w:r>
      <w:r w:rsidR="003975DF" w:rsidRPr="003975DF">
        <w:rPr>
          <w:rFonts w:cs="Times New Roman"/>
          <w:szCs w:val="24"/>
        </w:rPr>
        <w:t>o</w:t>
      </w:r>
      <w:r w:rsidRPr="003975DF">
        <w:rPr>
          <w:rFonts w:cs="Times New Roman"/>
          <w:szCs w:val="24"/>
        </w:rPr>
        <w:t xml:space="preserve"> cual</w:t>
      </w:r>
      <w:r w:rsidR="003975DF" w:rsidRPr="003975DF">
        <w:rPr>
          <w:rFonts w:cs="Times New Roman"/>
          <w:szCs w:val="24"/>
        </w:rPr>
        <w:t xml:space="preserve"> se requieren</w:t>
      </w:r>
      <w:r w:rsidRPr="003975DF">
        <w:rPr>
          <w:rFonts w:cs="Times New Roman"/>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44" w:name="_Toc440985132"/>
      <w:r>
        <w:rPr>
          <w:b/>
        </w:rPr>
        <w:br w:type="page"/>
      </w:r>
    </w:p>
    <w:p w14:paraId="47BE2062" w14:textId="1C2AF1FF" w:rsidR="00115036" w:rsidRPr="00285913" w:rsidRDefault="002649F5" w:rsidP="00285913">
      <w:pPr>
        <w:jc w:val="center"/>
        <w:rPr>
          <w:b/>
        </w:rPr>
      </w:pPr>
      <w:commentRangeStart w:id="45"/>
      <w:r>
        <w:rPr>
          <w:b/>
        </w:rPr>
        <w:lastRenderedPageBreak/>
        <w:t>5</w:t>
      </w:r>
      <w:commentRangeEnd w:id="45"/>
      <w:r w:rsidR="002566B9">
        <w:rPr>
          <w:rStyle w:val="Refdecomentario"/>
        </w:rPr>
        <w:commentReference w:id="45"/>
      </w:r>
      <w:r w:rsidR="00115036" w:rsidRPr="00285913">
        <w:rPr>
          <w:b/>
        </w:rPr>
        <w:t xml:space="preserve"> </w:t>
      </w:r>
      <w:commentRangeStart w:id="46"/>
      <w:r w:rsidR="00115036" w:rsidRPr="00285913">
        <w:rPr>
          <w:b/>
        </w:rPr>
        <w:t>H</w:t>
      </w:r>
      <w:commentRangeEnd w:id="46"/>
      <w:r w:rsidR="00950C28">
        <w:rPr>
          <w:rStyle w:val="Refdecomentario"/>
        </w:rPr>
        <w:commentReference w:id="46"/>
      </w:r>
      <w:r w:rsidR="00115036" w:rsidRPr="00285913">
        <w:rPr>
          <w:b/>
        </w:rPr>
        <w:t>ipótesis</w:t>
      </w:r>
      <w:bookmarkEnd w:id="44"/>
    </w:p>
    <w:p w14:paraId="1AD9436B" w14:textId="1F6E054D" w:rsidR="00115036" w:rsidRPr="003975DF" w:rsidRDefault="00115036" w:rsidP="00257918">
      <w:pPr>
        <w:rPr>
          <w:rFonts w:cs="Times New Roman"/>
          <w:szCs w:val="24"/>
        </w:rPr>
      </w:pPr>
    </w:p>
    <w:p w14:paraId="5ACE145E" w14:textId="2453304F" w:rsidR="003975DF" w:rsidRDefault="003975DF" w:rsidP="003975DF">
      <w:pPr>
        <w:ind w:firstLine="708"/>
        <w:rPr>
          <w:rFonts w:cs="Times New Roman"/>
          <w:szCs w:val="24"/>
        </w:rPr>
      </w:pPr>
      <w:r w:rsidRPr="003975DF">
        <w:rPr>
          <w:rFonts w:cs="Times New Roman"/>
          <w:szCs w:val="24"/>
        </w:rPr>
        <w:t>La</w:t>
      </w:r>
      <w:r>
        <w:rPr>
          <w:rFonts w:cs="Times New Roman"/>
          <w:szCs w:val="24"/>
        </w:rPr>
        <w:t xml:space="preserve">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47" w:name="_Toc440985133"/>
      <w:commentRangeStart w:id="48"/>
      <w:r>
        <w:rPr>
          <w:b/>
        </w:rPr>
        <w:t>5</w:t>
      </w:r>
      <w:r w:rsidR="00115036" w:rsidRPr="00285913">
        <w:rPr>
          <w:b/>
        </w:rPr>
        <w:t>.1</w:t>
      </w:r>
      <w:commentRangeEnd w:id="48"/>
      <w:r w:rsidR="002566B9">
        <w:rPr>
          <w:rStyle w:val="Refdecomentario"/>
        </w:rPr>
        <w:commentReference w:id="48"/>
      </w:r>
      <w:r w:rsidR="00115036" w:rsidRPr="00285913">
        <w:rPr>
          <w:b/>
        </w:rPr>
        <w:t xml:space="preserve"> Hipótesis de </w:t>
      </w:r>
      <w:r w:rsidR="00E55D17">
        <w:rPr>
          <w:b/>
        </w:rPr>
        <w:t>t</w:t>
      </w:r>
      <w:r w:rsidR="00115036" w:rsidRPr="00285913">
        <w:rPr>
          <w:b/>
        </w:rPr>
        <w:t>rabajo</w:t>
      </w:r>
      <w:bookmarkEnd w:id="47"/>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9" w:name="_Toc440985134"/>
      <w:r>
        <w:rPr>
          <w:b/>
        </w:rPr>
        <w:t>5</w:t>
      </w:r>
      <w:r w:rsidR="00115036" w:rsidRPr="00285913">
        <w:rPr>
          <w:b/>
        </w:rPr>
        <w:t xml:space="preserve">.2 Hipótesis </w:t>
      </w:r>
      <w:r w:rsidR="00E55D17">
        <w:rPr>
          <w:b/>
        </w:rPr>
        <w:t>e</w:t>
      </w:r>
      <w:r w:rsidR="00115036" w:rsidRPr="00285913">
        <w:rPr>
          <w:b/>
        </w:rPr>
        <w:t>stadística</w:t>
      </w:r>
      <w:bookmarkEnd w:id="49"/>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50" w:name="_Toc440985135"/>
      <w:commentRangeStart w:id="51"/>
      <w:r>
        <w:rPr>
          <w:b/>
        </w:rPr>
        <w:t>5</w:t>
      </w:r>
      <w:r w:rsidR="00115036" w:rsidRPr="00E55D17">
        <w:rPr>
          <w:b/>
        </w:rPr>
        <w:t xml:space="preserve">.2.1 </w:t>
      </w:r>
      <w:commentRangeEnd w:id="51"/>
      <w:r>
        <w:rPr>
          <w:rStyle w:val="Refdecomentario"/>
        </w:rPr>
        <w:commentReference w:id="51"/>
      </w:r>
      <w:r w:rsidR="00115036" w:rsidRPr="00E55D17">
        <w:rPr>
          <w:b/>
        </w:rPr>
        <w:t xml:space="preserve">Hipótesis </w:t>
      </w:r>
      <w:r w:rsidR="00E55D17" w:rsidRPr="00E55D17">
        <w:rPr>
          <w:b/>
        </w:rPr>
        <w:t>n</w:t>
      </w:r>
      <w:r w:rsidR="00115036" w:rsidRPr="00E55D17">
        <w:rPr>
          <w:b/>
        </w:rPr>
        <w:t>ula</w:t>
      </w:r>
      <w:bookmarkEnd w:id="50"/>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52" w:name="_Toc440985136"/>
      <w:commentRangeStart w:id="53"/>
      <w:r w:rsidRPr="00C40709">
        <w:rPr>
          <w:b/>
          <w:i/>
        </w:rPr>
        <w:t>5</w:t>
      </w:r>
      <w:r w:rsidR="00115036" w:rsidRPr="00C40709">
        <w:rPr>
          <w:b/>
          <w:i/>
        </w:rPr>
        <w:t>.2.</w:t>
      </w:r>
      <w:r w:rsidR="00E55D17" w:rsidRPr="00C40709">
        <w:rPr>
          <w:b/>
          <w:i/>
        </w:rPr>
        <w:t>1.1</w:t>
      </w:r>
      <w:commentRangeEnd w:id="53"/>
      <w:r w:rsidRPr="00C40709">
        <w:rPr>
          <w:rStyle w:val="Refdecomentario"/>
          <w:i/>
        </w:rPr>
        <w:commentReference w:id="53"/>
      </w:r>
      <w:r w:rsidR="00115036" w:rsidRPr="00C40709">
        <w:rPr>
          <w:b/>
          <w:i/>
        </w:rPr>
        <w:t xml:space="preserve"> Hipótesis </w:t>
      </w:r>
      <w:r w:rsidR="00E55D17" w:rsidRPr="00C40709">
        <w:rPr>
          <w:b/>
          <w:i/>
        </w:rPr>
        <w:t>a</w:t>
      </w:r>
      <w:r w:rsidR="00115036" w:rsidRPr="00C40709">
        <w:rPr>
          <w:b/>
          <w:i/>
        </w:rPr>
        <w:t>lterna</w:t>
      </w:r>
      <w:bookmarkEnd w:id="52"/>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54"/>
      <w:r w:rsidRPr="00C40709">
        <w:rPr>
          <w:rFonts w:cs="Times New Roman"/>
          <w:i/>
          <w:szCs w:val="24"/>
        </w:rPr>
        <w:t>5</w:t>
      </w:r>
      <w:r w:rsidR="00B77F22" w:rsidRPr="00C40709">
        <w:rPr>
          <w:rFonts w:cs="Times New Roman"/>
          <w:i/>
          <w:szCs w:val="24"/>
        </w:rPr>
        <w:t xml:space="preserve">.2.1.1.1 </w:t>
      </w:r>
      <w:commentRangeEnd w:id="54"/>
      <w:r w:rsidRPr="00C40709">
        <w:rPr>
          <w:rStyle w:val="Refdecomentario"/>
          <w:i/>
        </w:rPr>
        <w:commentReference w:id="54"/>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55" w:name="_Toc440985137"/>
      <w:r>
        <w:rPr>
          <w:b/>
        </w:rPr>
        <w:lastRenderedPageBreak/>
        <w:t>6</w:t>
      </w:r>
      <w:r w:rsidR="00115036" w:rsidRPr="00285913">
        <w:rPr>
          <w:b/>
        </w:rPr>
        <w:t xml:space="preserve"> Marco </w:t>
      </w:r>
      <w:r w:rsidR="0064331C">
        <w:rPr>
          <w:b/>
        </w:rPr>
        <w:t>t</w:t>
      </w:r>
      <w:r w:rsidR="00115036" w:rsidRPr="00285913">
        <w:rPr>
          <w:b/>
        </w:rPr>
        <w:t>eórico</w:t>
      </w:r>
      <w:bookmarkEnd w:id="55"/>
    </w:p>
    <w:p w14:paraId="1F143C33" w14:textId="77777777" w:rsidR="000F2962" w:rsidRDefault="000F2962" w:rsidP="00257918">
      <w:pPr>
        <w:rPr>
          <w:rFonts w:cs="Times New Roman"/>
          <w:b/>
          <w:szCs w:val="24"/>
        </w:rPr>
      </w:pPr>
    </w:p>
    <w:p w14:paraId="25C4396C" w14:textId="642AEF91" w:rsidR="004B3744" w:rsidRDefault="004B3744" w:rsidP="004B3744">
      <w:pPr>
        <w:ind w:firstLine="708"/>
        <w:rPr>
          <w:rFonts w:cs="Times New Roman"/>
          <w:szCs w:val="24"/>
        </w:rPr>
      </w:pPr>
      <w:r w:rsidRPr="00AD7AF5">
        <w:rPr>
          <w:rFonts w:cs="Times New Roman"/>
          <w:szCs w:val="24"/>
        </w:rPr>
        <w:t xml:space="preserve">Se realiza todo el contenido teórico del documento, donde se consignan las unidades temáticas con sus respectivos subtítulos. </w:t>
      </w:r>
      <w:r w:rsidR="00DD6B8A">
        <w:rPr>
          <w:rFonts w:cs="Times New Roman"/>
          <w:szCs w:val="24"/>
        </w:rPr>
        <w:t xml:space="preserve">En esta sección </w:t>
      </w:r>
      <w:commentRangeStart w:id="56"/>
      <w:r w:rsidR="00DD6B8A">
        <w:rPr>
          <w:rFonts w:cs="Times New Roman"/>
          <w:szCs w:val="24"/>
        </w:rPr>
        <w:t xml:space="preserve">se citan los autores </w:t>
      </w:r>
      <w:commentRangeEnd w:id="56"/>
      <w:r w:rsidR="00A63C2A">
        <w:rPr>
          <w:rStyle w:val="Refdecomentario"/>
        </w:rPr>
        <w:commentReference w:id="56"/>
      </w:r>
      <w:r w:rsidR="00DD6B8A">
        <w:rPr>
          <w:rFonts w:cs="Times New Roman"/>
          <w:szCs w:val="24"/>
        </w:rPr>
        <w:t xml:space="preserve">que han tenido influencia directa en su investigación. </w:t>
      </w:r>
      <w:r w:rsidR="007C3503" w:rsidRPr="007C3503">
        <w:rPr>
          <w:rFonts w:cs="Times New Roman"/>
          <w:szCs w:val="24"/>
        </w:rPr>
        <w:t>Recuerda, debes escoger solo un método para realizar las citas y referencias, es decir, debes seleccionar entre Microsoft Word, Mendeley o “Manuales”</w:t>
      </w:r>
      <w:r w:rsidR="007C3503">
        <w:rPr>
          <w:rFonts w:cs="Times New Roman"/>
          <w:szCs w:val="24"/>
        </w:rPr>
        <w:t xml:space="preserve">, no se deben mezclar entre sí, nuestra recomendación principal siempre será Mendeley. </w:t>
      </w:r>
      <w:r w:rsidR="00DB76B4">
        <w:rPr>
          <w:rFonts w:cs="Times New Roman"/>
          <w:szCs w:val="24"/>
        </w:rPr>
        <w:t>Evite referenciar sitios como blogs, Wikipedia, Rincón del Vago, Monografías.com y demás portales web que no se consideran fuentes primarias</w:t>
      </w:r>
      <w:r w:rsidR="00776CBF">
        <w:rPr>
          <w:rFonts w:cs="Times New Roman"/>
          <w:szCs w:val="24"/>
        </w:rPr>
        <w:t xml:space="preserve">. </w:t>
      </w:r>
      <w:r w:rsidR="00DD6B8A">
        <w:rPr>
          <w:rFonts w:cs="Times New Roman"/>
          <w:szCs w:val="24"/>
        </w:rPr>
        <w:t xml:space="preserve">No limite su búsqueda a una sola </w:t>
      </w:r>
      <w:r w:rsidR="00DB76B4">
        <w:rPr>
          <w:rFonts w:cs="Times New Roman"/>
          <w:szCs w:val="24"/>
        </w:rPr>
        <w:t>herramienta</w:t>
      </w:r>
      <w:r w:rsidR="00DD6B8A">
        <w:rPr>
          <w:rFonts w:cs="Times New Roman"/>
          <w:szCs w:val="24"/>
        </w:rPr>
        <w:t xml:space="preserve"> (por ejemplo, solo www.google.com). </w:t>
      </w:r>
      <w:r w:rsidR="00776CBF">
        <w:rPr>
          <w:rFonts w:cs="Times New Roman"/>
          <w:szCs w:val="24"/>
        </w:rPr>
        <w:t>Realice búsquedas en diferentes plataformas</w:t>
      </w:r>
      <w:r w:rsidR="00DD6B8A">
        <w:rPr>
          <w:rFonts w:cs="Times New Roman"/>
          <w:szCs w:val="24"/>
        </w:rPr>
        <w:t xml:space="preserve"> académicas</w:t>
      </w:r>
      <w:r w:rsidR="00776CBF">
        <w:rPr>
          <w:rFonts w:cs="Times New Roman"/>
          <w:szCs w:val="24"/>
        </w:rPr>
        <w:t>, tales como:</w:t>
      </w:r>
    </w:p>
    <w:p w14:paraId="651ACB0A" w14:textId="585B08E1" w:rsidR="00776CBF" w:rsidRDefault="00776CBF" w:rsidP="004B3744">
      <w:pPr>
        <w:ind w:firstLine="708"/>
        <w:rPr>
          <w:rFonts w:cs="Times New Roman"/>
          <w:szCs w:val="24"/>
        </w:rPr>
      </w:pPr>
    </w:p>
    <w:p w14:paraId="3A1FBC21" w14:textId="3E7E8CFA" w:rsidR="00DD6B8A" w:rsidRPr="00A91C9E" w:rsidRDefault="00776CBF" w:rsidP="002557AD">
      <w:pPr>
        <w:pStyle w:val="Prrafodelista"/>
        <w:numPr>
          <w:ilvl w:val="0"/>
          <w:numId w:val="5"/>
        </w:numPr>
        <w:ind w:left="360"/>
        <w:rPr>
          <w:rFonts w:cs="Times New Roman"/>
          <w:szCs w:val="24"/>
        </w:rPr>
      </w:pPr>
      <w:r w:rsidRPr="00A91C9E">
        <w:rPr>
          <w:rFonts w:cs="Times New Roman"/>
          <w:b/>
          <w:szCs w:val="24"/>
        </w:rPr>
        <w:t>Catálogo Opac Biblioteca</w:t>
      </w:r>
      <w:r w:rsidR="00DD6B8A" w:rsidRPr="00A91C9E">
        <w:rPr>
          <w:rFonts w:cs="Times New Roman"/>
          <w:b/>
          <w:szCs w:val="24"/>
        </w:rPr>
        <w:t>s USB</w:t>
      </w:r>
      <w:r w:rsidR="000E0B9D">
        <w:rPr>
          <w:rFonts w:cs="Times New Roman"/>
          <w:b/>
          <w:szCs w:val="24"/>
        </w:rPr>
        <w:t xml:space="preserve"> y otras </w:t>
      </w:r>
      <w:r w:rsidR="007869FE">
        <w:rPr>
          <w:rFonts w:cs="Times New Roman"/>
          <w:b/>
          <w:szCs w:val="24"/>
        </w:rPr>
        <w:t>instituciones</w:t>
      </w:r>
      <w:r w:rsidRPr="00A91C9E">
        <w:rPr>
          <w:rFonts w:cs="Times New Roman"/>
          <w:b/>
          <w:szCs w:val="24"/>
        </w:rPr>
        <w:t>:</w:t>
      </w:r>
      <w:r w:rsidRPr="00A91C9E">
        <w:rPr>
          <w:rFonts w:cs="Times New Roman"/>
          <w:szCs w:val="24"/>
        </w:rPr>
        <w:t xml:space="preserve"> </w:t>
      </w:r>
      <w:r w:rsidR="00DD6B8A" w:rsidRPr="00A91C9E">
        <w:rPr>
          <w:rFonts w:cs="Times New Roman"/>
          <w:szCs w:val="24"/>
        </w:rPr>
        <w:t>material impreso que reposa en nuestras Bibliotecas USB</w:t>
      </w:r>
      <w:r w:rsidR="007869FE">
        <w:rPr>
          <w:rFonts w:cs="Times New Roman"/>
          <w:szCs w:val="24"/>
        </w:rPr>
        <w:t xml:space="preserve"> y bibliotecas locales y nacionales</w:t>
      </w:r>
      <w:r w:rsidR="00DD6B8A" w:rsidRPr="00A91C9E">
        <w:rPr>
          <w:rFonts w:cs="Times New Roman"/>
          <w:szCs w:val="24"/>
        </w:rPr>
        <w:t xml:space="preserve">, tales como </w:t>
      </w:r>
      <w:r w:rsidRPr="00A91C9E">
        <w:rPr>
          <w:rFonts w:cs="Times New Roman"/>
          <w:szCs w:val="24"/>
        </w:rPr>
        <w:t>libros, revistas</w:t>
      </w:r>
      <w:r w:rsidR="00DD6B8A" w:rsidRPr="00A91C9E">
        <w:rPr>
          <w:rFonts w:cs="Times New Roman"/>
          <w:szCs w:val="24"/>
        </w:rPr>
        <w:t>, tesis, diccionarios, informes,</w:t>
      </w:r>
      <w:r w:rsidRPr="00A91C9E">
        <w:rPr>
          <w:rFonts w:cs="Times New Roman"/>
          <w:szCs w:val="24"/>
        </w:rPr>
        <w:t xml:space="preserve"> tesis, etc.</w:t>
      </w:r>
    </w:p>
    <w:p w14:paraId="78B10AEB" w14:textId="1E3F5523" w:rsidR="00DD6B8A" w:rsidRPr="00A91C9E" w:rsidRDefault="00776CBF" w:rsidP="002557AD">
      <w:pPr>
        <w:pStyle w:val="Prrafodelista"/>
        <w:numPr>
          <w:ilvl w:val="0"/>
          <w:numId w:val="5"/>
        </w:numPr>
        <w:ind w:left="360"/>
        <w:rPr>
          <w:rFonts w:cs="Times New Roman"/>
          <w:szCs w:val="24"/>
        </w:rPr>
      </w:pPr>
      <w:r w:rsidRPr="00A91C9E">
        <w:rPr>
          <w:rFonts w:cs="Times New Roman"/>
          <w:b/>
          <w:szCs w:val="24"/>
        </w:rPr>
        <w:t>Bases de datos suscritas de la Biblioteca:</w:t>
      </w:r>
      <w:r w:rsidRPr="00A91C9E">
        <w:rPr>
          <w:rFonts w:cs="Times New Roman"/>
          <w:szCs w:val="24"/>
        </w:rPr>
        <w:t xml:space="preserve"> </w:t>
      </w:r>
      <w:r w:rsidR="00DD6B8A" w:rsidRPr="00A91C9E">
        <w:rPr>
          <w:rFonts w:cs="Times New Roman"/>
          <w:szCs w:val="24"/>
        </w:rPr>
        <w:t>plataformas digitales con millones d</w:t>
      </w:r>
      <w:r w:rsidR="00BE513C" w:rsidRPr="00A91C9E">
        <w:rPr>
          <w:rFonts w:cs="Times New Roman"/>
          <w:szCs w:val="24"/>
        </w:rPr>
        <w:t>e documentos en texto completo</w:t>
      </w:r>
      <w:r w:rsidR="0047262E">
        <w:rPr>
          <w:rFonts w:cs="Times New Roman"/>
          <w:szCs w:val="24"/>
        </w:rPr>
        <w:t xml:space="preserve">: </w:t>
      </w:r>
      <w:hyperlink r:id="rId21" w:history="1">
        <w:r w:rsidR="0047262E" w:rsidRPr="00D9177C">
          <w:rPr>
            <w:rStyle w:val="Hipervnculo"/>
            <w:rFonts w:cs="Times New Roman"/>
            <w:szCs w:val="24"/>
          </w:rPr>
          <w:t>http://bibliotecadigital.usb.edu.co:90/admin_bd/login/login.php</w:t>
        </w:r>
      </w:hyperlink>
      <w:r w:rsidR="0047262E">
        <w:rPr>
          <w:rFonts w:cs="Times New Roman"/>
          <w:szCs w:val="24"/>
        </w:rPr>
        <w:t>.</w:t>
      </w:r>
    </w:p>
    <w:p w14:paraId="0B5C2B85" w14:textId="4F3F562F" w:rsidR="00AA00E1" w:rsidRPr="00A91C9E" w:rsidRDefault="00776CBF" w:rsidP="002557AD">
      <w:pPr>
        <w:pStyle w:val="Prrafodelista"/>
        <w:numPr>
          <w:ilvl w:val="0"/>
          <w:numId w:val="5"/>
        </w:numPr>
        <w:ind w:left="360"/>
        <w:rPr>
          <w:rFonts w:cs="Times New Roman"/>
          <w:szCs w:val="24"/>
        </w:rPr>
      </w:pPr>
      <w:r w:rsidRPr="00A91C9E">
        <w:rPr>
          <w:rFonts w:cs="Times New Roman"/>
          <w:b/>
          <w:szCs w:val="24"/>
        </w:rPr>
        <w:t>Bases de datos de libre acceso:</w:t>
      </w:r>
      <w:r w:rsidRPr="00A91C9E">
        <w:rPr>
          <w:rFonts w:cs="Times New Roman"/>
          <w:szCs w:val="24"/>
        </w:rPr>
        <w:t xml:space="preserve"> Google Scholar, Google Books, Redalyc, Scielo, Dial</w:t>
      </w:r>
      <w:r w:rsidR="00AA00E1" w:rsidRPr="00A91C9E">
        <w:rPr>
          <w:rFonts w:cs="Times New Roman"/>
          <w:szCs w:val="24"/>
        </w:rPr>
        <w:t>net, DOAJ, PubMed, Base Search.</w:t>
      </w:r>
    </w:p>
    <w:p w14:paraId="2565843B" w14:textId="77777777" w:rsidR="00AA00E1" w:rsidRPr="005812BE" w:rsidRDefault="00AA00E1" w:rsidP="00AA00E1">
      <w:pPr>
        <w:pStyle w:val="Prrafodelista"/>
        <w:numPr>
          <w:ilvl w:val="0"/>
          <w:numId w:val="5"/>
        </w:numPr>
        <w:ind w:left="360"/>
        <w:rPr>
          <w:rFonts w:cs="Times New Roman"/>
          <w:b/>
          <w:szCs w:val="24"/>
        </w:rPr>
      </w:pPr>
      <w:r w:rsidRPr="005812BE">
        <w:rPr>
          <w:rFonts w:cs="Times New Roman"/>
          <w:b/>
          <w:szCs w:val="24"/>
        </w:rPr>
        <w:t>Documentos con acceso restringido</w:t>
      </w:r>
      <w:r w:rsidRPr="005812BE">
        <w:rPr>
          <w:rFonts w:cs="Times New Roman"/>
          <w:szCs w:val="24"/>
        </w:rPr>
        <w:t>: si</w:t>
      </w:r>
      <w:r>
        <w:rPr>
          <w:rFonts w:cs="Times New Roman"/>
          <w:szCs w:val="24"/>
        </w:rPr>
        <w:t xml:space="preserve"> requiere el texto completo de artículos o libros con acceso restringido, que por lo general se encuentran en bases de datos no suscritas por la Universidad de San Buenaventura, solicítelos en su Biblioteca enviando título exacto o la url del documento. Tenemos convenios nacionales e internacionales que nos permiten acceder a esta información.</w:t>
      </w:r>
    </w:p>
    <w:p w14:paraId="31C8C7EE" w14:textId="77777777" w:rsidR="00AA00E1" w:rsidRPr="00776CBF" w:rsidRDefault="00AA00E1" w:rsidP="00AA00E1">
      <w:pPr>
        <w:pStyle w:val="Prrafodelista"/>
        <w:ind w:left="360"/>
        <w:rPr>
          <w:rFonts w:cs="Times New Roman"/>
          <w:szCs w:val="24"/>
        </w:rPr>
      </w:pPr>
    </w:p>
    <w:p w14:paraId="5618C53F" w14:textId="70D668A4" w:rsidR="004B3744" w:rsidRPr="00241FB2" w:rsidRDefault="00DB76B4" w:rsidP="00DB76B4">
      <w:pPr>
        <w:rPr>
          <w:rFonts w:cs="Times New Roman"/>
          <w:szCs w:val="24"/>
        </w:rPr>
      </w:pPr>
      <w:r w:rsidRPr="00DB76B4">
        <w:rPr>
          <w:rFonts w:cs="Times New Roman"/>
          <w:b/>
          <w:szCs w:val="24"/>
        </w:rPr>
        <w:t>Guía y tutorial de citas y referencias en norma APA (2010</w:t>
      </w:r>
      <w:r>
        <w:rPr>
          <w:rFonts w:cs="Times New Roman"/>
          <w:b/>
          <w:szCs w:val="24"/>
        </w:rPr>
        <w:t xml:space="preserve">, </w:t>
      </w:r>
      <w:r w:rsidRPr="00DB76B4">
        <w:rPr>
          <w:rFonts w:cs="Times New Roman"/>
          <w:b/>
          <w:szCs w:val="24"/>
        </w:rPr>
        <w:t>6th ed.):</w:t>
      </w:r>
      <w:r>
        <w:rPr>
          <w:rFonts w:cs="Times New Roman"/>
          <w:szCs w:val="24"/>
        </w:rPr>
        <w:t xml:space="preserve"> ejemplo de </w:t>
      </w:r>
      <w:commentRangeStart w:id="57"/>
      <w:r>
        <w:rPr>
          <w:rFonts w:cs="Times New Roman"/>
          <w:szCs w:val="24"/>
        </w:rPr>
        <w:t>c</w:t>
      </w:r>
      <w:r w:rsidR="004B3744" w:rsidRPr="00241FB2">
        <w:rPr>
          <w:rFonts w:cs="Times New Roman"/>
          <w:szCs w:val="24"/>
        </w:rPr>
        <w:t>ita</w:t>
      </w:r>
      <w:commentRangeEnd w:id="57"/>
      <w:r>
        <w:rPr>
          <w:rStyle w:val="Refdecomentario"/>
        </w:rPr>
        <w:commentReference w:id="57"/>
      </w:r>
      <w:r w:rsidR="004B3744" w:rsidRPr="00241FB2">
        <w:rPr>
          <w:rFonts w:cs="Times New Roman"/>
          <w:szCs w:val="24"/>
        </w:rPr>
        <w:t xml:space="preserve"> parafraseada, es decir, frase no textual adaptada con las palabras de quien escribe</w:t>
      </w:r>
      <w:r w:rsidR="004C5EE3">
        <w:rPr>
          <w:rFonts w:cs="Times New Roman"/>
          <w:szCs w:val="24"/>
        </w:rPr>
        <w:t>; esta forma de citación es la más adecuada en textos académicos, demuestran lectura, análisis y redacción propia</w:t>
      </w:r>
      <w:r w:rsidR="004B3744" w:rsidRPr="00241FB2">
        <w:rPr>
          <w:rFonts w:cs="Times New Roman"/>
          <w:szCs w:val="24"/>
        </w:rPr>
        <w:t xml:space="preserve"> (American Psychological Association, 2010)</w:t>
      </w:r>
      <w:r w:rsidR="004C5EE3">
        <w:rPr>
          <w:rFonts w:cs="Times New Roman"/>
          <w:szCs w:val="24"/>
        </w:rPr>
        <w:t>.</w:t>
      </w:r>
      <w:r w:rsidR="004B3744" w:rsidRPr="00241FB2">
        <w:rPr>
          <w:rFonts w:cs="Times New Roman"/>
          <w:szCs w:val="24"/>
        </w:rPr>
        <w:t xml:space="preserve"> </w:t>
      </w:r>
      <w:r w:rsidR="004C5EE3">
        <w:rPr>
          <w:rFonts w:cs="Times New Roman"/>
          <w:szCs w:val="24"/>
        </w:rPr>
        <w:t>E</w:t>
      </w:r>
      <w:r>
        <w:rPr>
          <w:rFonts w:cs="Times New Roman"/>
          <w:szCs w:val="24"/>
        </w:rPr>
        <w:t xml:space="preserve">jemplo de </w:t>
      </w:r>
      <w:r w:rsidR="004B3744" w:rsidRPr="00241FB2">
        <w:rPr>
          <w:rFonts w:cs="Times New Roman"/>
          <w:szCs w:val="24"/>
        </w:rPr>
        <w:t>“Cita textual menor a 40 palabras, al interior del párrafo</w:t>
      </w:r>
      <w:r w:rsidR="00AA00E1">
        <w:rPr>
          <w:rFonts w:cs="Times New Roman"/>
          <w:szCs w:val="24"/>
        </w:rPr>
        <w:t xml:space="preserve">. No utilice recurrentemente esta forma de citación, pues demuestra poco análisis </w:t>
      </w:r>
      <w:r w:rsidR="00AA00E1">
        <w:rPr>
          <w:rFonts w:cs="Times New Roman"/>
          <w:szCs w:val="24"/>
        </w:rPr>
        <w:lastRenderedPageBreak/>
        <w:t>y redacción propios</w:t>
      </w:r>
      <w:r w:rsidR="004B3744" w:rsidRPr="00241FB2">
        <w:rPr>
          <w:rFonts w:cs="Times New Roman"/>
          <w:szCs w:val="24"/>
        </w:rPr>
        <w:t>” (American Psychological Association, 2010, p. 9) (para ampliar formas de citación ver Tablas 1 y 2). Otros ejemplos</w:t>
      </w:r>
      <w:r w:rsidR="0030664D">
        <w:rPr>
          <w:rFonts w:cs="Times New Roman"/>
          <w:szCs w:val="24"/>
        </w:rPr>
        <w:t xml:space="preserve"> aceptados en estilo APA</w:t>
      </w:r>
      <w:r w:rsidR="004B3744" w:rsidRPr="00241FB2">
        <w:rPr>
          <w:rFonts w:cs="Times New Roman"/>
          <w:szCs w:val="24"/>
        </w:rPr>
        <w:t>:</w:t>
      </w:r>
    </w:p>
    <w:p w14:paraId="08FAD649" w14:textId="77777777" w:rsidR="0030664D" w:rsidRDefault="0030664D" w:rsidP="004B3744">
      <w:pPr>
        <w:rPr>
          <w:rFonts w:cs="Times New Roman"/>
          <w:szCs w:val="24"/>
        </w:rPr>
      </w:pPr>
    </w:p>
    <w:p w14:paraId="1F9CDAAF" w14:textId="60C88DF5" w:rsidR="004B3744" w:rsidRPr="00241FB2" w:rsidRDefault="004B3744" w:rsidP="004B3744">
      <w:pPr>
        <w:rPr>
          <w:rFonts w:cs="Times New Roman"/>
          <w:szCs w:val="24"/>
        </w:rPr>
      </w:pPr>
      <w:r w:rsidRPr="00241FB2">
        <w:rPr>
          <w:rFonts w:cs="Times New Roman"/>
          <w:szCs w:val="24"/>
        </w:rPr>
        <w:t>(Arango, 2000) / (Arango, 2000, p. 466).</w:t>
      </w:r>
    </w:p>
    <w:p w14:paraId="06994EF5" w14:textId="77777777" w:rsidR="004B3744" w:rsidRPr="00241FB2" w:rsidRDefault="004B3744" w:rsidP="004B3744">
      <w:pPr>
        <w:rPr>
          <w:rFonts w:cs="Times New Roman"/>
          <w:szCs w:val="24"/>
        </w:rPr>
      </w:pPr>
      <w:r w:rsidRPr="00241FB2">
        <w:rPr>
          <w:rFonts w:cs="Times New Roman"/>
          <w:szCs w:val="24"/>
        </w:rPr>
        <w:t>(Baker et al., 2002) / (Baker et al., 2002, p. 1281).</w:t>
      </w:r>
    </w:p>
    <w:p w14:paraId="5EF4352D" w14:textId="68CBA240" w:rsidR="004B3744" w:rsidRDefault="004B3744" w:rsidP="004B3744">
      <w:pPr>
        <w:rPr>
          <w:rFonts w:cs="Times New Roman"/>
          <w:szCs w:val="24"/>
        </w:rPr>
      </w:pPr>
      <w:r w:rsidRPr="00241FB2">
        <w:rPr>
          <w:rFonts w:cs="Times New Roman"/>
          <w:szCs w:val="24"/>
        </w:rPr>
        <w:t>(Belloch et al., 2010) / (Belloch et al., 2010, p. 377).</w:t>
      </w:r>
    </w:p>
    <w:p w14:paraId="1A7F165E" w14:textId="77777777" w:rsidR="00022FF2" w:rsidRDefault="00022FF2" w:rsidP="00022FF2">
      <w:pPr>
        <w:rPr>
          <w:rFonts w:cs="Times New Roman"/>
          <w:szCs w:val="24"/>
        </w:rPr>
      </w:pPr>
      <w:r>
        <w:rPr>
          <w:rFonts w:cs="Times New Roman"/>
          <w:szCs w:val="24"/>
        </w:rPr>
        <w:t>(</w:t>
      </w:r>
      <w:r w:rsidRPr="001D2107">
        <w:rPr>
          <w:rFonts w:cs="Times New Roman"/>
          <w:szCs w:val="24"/>
        </w:rPr>
        <w:t>Biblioteca Universidad de San Buenaventura [BiblioUSB]</w:t>
      </w:r>
      <w:r>
        <w:rPr>
          <w:rFonts w:cs="Times New Roman"/>
          <w:szCs w:val="24"/>
        </w:rPr>
        <w:t xml:space="preserve">, </w:t>
      </w:r>
      <w:r w:rsidRPr="001D2107">
        <w:rPr>
          <w:rFonts w:cs="Times New Roman"/>
          <w:szCs w:val="24"/>
        </w:rPr>
        <w:t>2016).</w:t>
      </w:r>
    </w:p>
    <w:p w14:paraId="3F41A55C" w14:textId="77777777" w:rsidR="004B3744" w:rsidRPr="00241FB2" w:rsidRDefault="004B3744" w:rsidP="004B3744">
      <w:pPr>
        <w:rPr>
          <w:rFonts w:cs="Times New Roman"/>
          <w:szCs w:val="24"/>
        </w:rPr>
      </w:pPr>
      <w:r w:rsidRPr="00241FB2">
        <w:rPr>
          <w:rFonts w:cs="Times New Roman"/>
          <w:szCs w:val="24"/>
        </w:rPr>
        <w:t>(Colombia. Congreso de la República, 2011) / (Colombia. Congreso de la República, 2011, p. 9).</w:t>
      </w:r>
    </w:p>
    <w:p w14:paraId="20F066F1" w14:textId="77777777" w:rsidR="004B3744" w:rsidRPr="00241FB2" w:rsidRDefault="004B3744" w:rsidP="004B3744">
      <w:pPr>
        <w:rPr>
          <w:rFonts w:cs="Times New Roman"/>
          <w:szCs w:val="24"/>
        </w:rPr>
      </w:pPr>
      <w:r w:rsidRPr="00241FB2">
        <w:rPr>
          <w:rFonts w:cs="Times New Roman"/>
          <w:szCs w:val="24"/>
        </w:rPr>
        <w:t xml:space="preserve">(Colombia. Instituto Geográfico Agustín Codazzi, 2016). </w:t>
      </w:r>
    </w:p>
    <w:p w14:paraId="2EB82BE1" w14:textId="77777777" w:rsidR="004B3744" w:rsidRPr="00241FB2" w:rsidRDefault="004B3744" w:rsidP="004B3744">
      <w:pPr>
        <w:rPr>
          <w:rFonts w:cs="Times New Roman"/>
          <w:szCs w:val="24"/>
        </w:rPr>
      </w:pPr>
      <w:r w:rsidRPr="00241FB2">
        <w:rPr>
          <w:rFonts w:cs="Times New Roman"/>
          <w:szCs w:val="24"/>
        </w:rPr>
        <w:t>(El Espectador, 2012) / (El Espectador, 2012, p. 9).</w:t>
      </w:r>
    </w:p>
    <w:p w14:paraId="1BB0C032" w14:textId="77777777" w:rsidR="004B3744" w:rsidRPr="00241FB2" w:rsidRDefault="004B3744" w:rsidP="004B3744">
      <w:pPr>
        <w:rPr>
          <w:rFonts w:cs="Times New Roman"/>
          <w:szCs w:val="24"/>
        </w:rPr>
      </w:pPr>
      <w:r w:rsidRPr="00241FB2">
        <w:rPr>
          <w:rFonts w:cs="Times New Roman"/>
          <w:szCs w:val="24"/>
        </w:rPr>
        <w:t>(Flores, Ostrosky, &amp; Lozano, 2012) / (Flores, Ostrosky, &amp; Lozano, 2012, p. 9).</w:t>
      </w:r>
    </w:p>
    <w:p w14:paraId="6F13B20C" w14:textId="77777777" w:rsidR="004B3744" w:rsidRPr="00241FB2" w:rsidRDefault="004B3744" w:rsidP="004B3744">
      <w:pPr>
        <w:rPr>
          <w:rFonts w:cs="Times New Roman"/>
          <w:szCs w:val="24"/>
        </w:rPr>
      </w:pPr>
      <w:r w:rsidRPr="00241FB2">
        <w:rPr>
          <w:rFonts w:cs="Times New Roman"/>
          <w:szCs w:val="24"/>
        </w:rPr>
        <w:t xml:space="preserve">(Fundación del Español Urgente, 2012). </w:t>
      </w:r>
    </w:p>
    <w:p w14:paraId="2C4D1672" w14:textId="77777777" w:rsidR="004B3744" w:rsidRPr="00241FB2" w:rsidRDefault="004B3744" w:rsidP="004B3744">
      <w:pPr>
        <w:rPr>
          <w:rFonts w:cs="Times New Roman"/>
          <w:szCs w:val="24"/>
        </w:rPr>
      </w:pPr>
      <w:r w:rsidRPr="00241FB2">
        <w:rPr>
          <w:rFonts w:cs="Times New Roman"/>
          <w:szCs w:val="24"/>
        </w:rPr>
        <w:t>(Institute of Electrical and Electronics Engineers, 2006) / (Institute of Electrical and Electronics Engineers, 2006, p. 9).</w:t>
      </w:r>
    </w:p>
    <w:p w14:paraId="7D410150" w14:textId="77777777" w:rsidR="004B3744" w:rsidRPr="00241FB2" w:rsidRDefault="004B3744" w:rsidP="004B3744">
      <w:pPr>
        <w:rPr>
          <w:rFonts w:cs="Times New Roman"/>
          <w:szCs w:val="24"/>
        </w:rPr>
      </w:pPr>
      <w:r w:rsidRPr="00241FB2">
        <w:rPr>
          <w:rFonts w:cs="Times New Roman"/>
          <w:szCs w:val="24"/>
        </w:rPr>
        <w:t>(International Business Machine [IBM], 2013).</w:t>
      </w:r>
    </w:p>
    <w:p w14:paraId="3F937C73" w14:textId="77777777" w:rsidR="004B3744" w:rsidRPr="00241FB2" w:rsidRDefault="004B3744" w:rsidP="004B3744">
      <w:pPr>
        <w:rPr>
          <w:rFonts w:cs="Times New Roman"/>
          <w:szCs w:val="24"/>
        </w:rPr>
      </w:pPr>
      <w:r w:rsidRPr="00241FB2">
        <w:rPr>
          <w:rFonts w:cs="Times New Roman"/>
          <w:szCs w:val="24"/>
        </w:rPr>
        <w:t>(Hooper, 2010).</w:t>
      </w:r>
    </w:p>
    <w:p w14:paraId="3E321471" w14:textId="77777777" w:rsidR="004B3744" w:rsidRPr="00241FB2" w:rsidRDefault="004B3744" w:rsidP="004B3744">
      <w:pPr>
        <w:rPr>
          <w:rFonts w:cs="Times New Roman"/>
          <w:szCs w:val="24"/>
        </w:rPr>
      </w:pPr>
      <w:commentRangeStart w:id="58"/>
      <w:r w:rsidRPr="00241FB2">
        <w:rPr>
          <w:rFonts w:cs="Times New Roman"/>
          <w:szCs w:val="24"/>
        </w:rPr>
        <w:t>(</w:t>
      </w:r>
      <w:commentRangeEnd w:id="58"/>
      <w:r w:rsidRPr="00241FB2">
        <w:rPr>
          <w:rStyle w:val="Refdecomentario"/>
          <w:rFonts w:cs="Times New Roman"/>
          <w:szCs w:val="24"/>
        </w:rPr>
        <w:commentReference w:id="58"/>
      </w:r>
      <w:r w:rsidRPr="00241FB2">
        <w:rPr>
          <w:rFonts w:cs="Times New Roman"/>
          <w:szCs w:val="24"/>
        </w:rPr>
        <w:t>Quintero &amp; González, 1997, citados por Londoño &amp; Velasco, 2015) / (Quintero &amp; González, 1997, citados por Londoño &amp; Velasco, 2015, p. 36).</w:t>
      </w:r>
    </w:p>
    <w:p w14:paraId="18C3CFA7" w14:textId="77777777" w:rsidR="004B3744" w:rsidRPr="00241FB2" w:rsidRDefault="004B3744" w:rsidP="004B3744">
      <w:pPr>
        <w:rPr>
          <w:rFonts w:cs="Times New Roman"/>
          <w:szCs w:val="24"/>
        </w:rPr>
      </w:pPr>
      <w:r w:rsidRPr="00241FB2">
        <w:rPr>
          <w:rFonts w:cs="Times New Roman"/>
          <w:szCs w:val="24"/>
        </w:rPr>
        <w:t xml:space="preserve">(Ramírez &amp; Guzmán, </w:t>
      </w:r>
      <w:commentRangeStart w:id="59"/>
      <w:r w:rsidRPr="00241FB2">
        <w:rPr>
          <w:rFonts w:cs="Times New Roman"/>
          <w:szCs w:val="24"/>
        </w:rPr>
        <w:t>s.f.</w:t>
      </w:r>
      <w:commentRangeEnd w:id="59"/>
      <w:r w:rsidRPr="00241FB2">
        <w:rPr>
          <w:rStyle w:val="Refdecomentario"/>
          <w:rFonts w:cs="Times New Roman"/>
          <w:szCs w:val="24"/>
        </w:rPr>
        <w:commentReference w:id="59"/>
      </w:r>
      <w:r w:rsidRPr="00241FB2">
        <w:rPr>
          <w:rFonts w:cs="Times New Roman"/>
          <w:szCs w:val="24"/>
        </w:rPr>
        <w:t xml:space="preserve">) / (Ramírez &amp; Guzmán, s.f., </w:t>
      </w:r>
      <w:commentRangeStart w:id="60"/>
      <w:r w:rsidRPr="00241FB2">
        <w:rPr>
          <w:rFonts w:cs="Times New Roman"/>
          <w:szCs w:val="24"/>
        </w:rPr>
        <w:t>párr. 2</w:t>
      </w:r>
      <w:commentRangeEnd w:id="60"/>
      <w:r w:rsidRPr="00241FB2">
        <w:rPr>
          <w:rStyle w:val="Refdecomentario"/>
          <w:rFonts w:cs="Times New Roman"/>
          <w:szCs w:val="24"/>
        </w:rPr>
        <w:commentReference w:id="60"/>
      </w:r>
      <w:r w:rsidRPr="00241FB2">
        <w:rPr>
          <w:rFonts w:cs="Times New Roman"/>
          <w:szCs w:val="24"/>
        </w:rPr>
        <w:t>).</w:t>
      </w:r>
    </w:p>
    <w:p w14:paraId="053287C3" w14:textId="77777777" w:rsidR="004B3744" w:rsidRPr="00241FB2" w:rsidRDefault="004B3744" w:rsidP="004B3744">
      <w:pPr>
        <w:rPr>
          <w:rFonts w:cs="Times New Roman"/>
          <w:szCs w:val="24"/>
        </w:rPr>
      </w:pPr>
      <w:r w:rsidRPr="00241FB2">
        <w:rPr>
          <w:rFonts w:cs="Times New Roman"/>
          <w:szCs w:val="24"/>
        </w:rPr>
        <w:t>(Rioja, 2008) / (Rioja, 2008, p. 9).</w:t>
      </w:r>
    </w:p>
    <w:p w14:paraId="4E118BD4" w14:textId="77777777" w:rsidR="004B3744" w:rsidRPr="00241FB2" w:rsidRDefault="004B3744" w:rsidP="004B3744">
      <w:pPr>
        <w:rPr>
          <w:rFonts w:cs="Times New Roman"/>
          <w:szCs w:val="24"/>
        </w:rPr>
      </w:pPr>
      <w:r w:rsidRPr="00241FB2">
        <w:rPr>
          <w:rFonts w:cs="Times New Roman"/>
          <w:szCs w:val="24"/>
        </w:rPr>
        <w:t>(Ruiz, 2014) / (Ruiz, 2014, p. 107).</w:t>
      </w:r>
    </w:p>
    <w:p w14:paraId="122E2EF1" w14:textId="77777777" w:rsidR="004B3744" w:rsidRPr="00241FB2" w:rsidRDefault="004B3744" w:rsidP="004B3744">
      <w:pPr>
        <w:rPr>
          <w:rFonts w:cs="Times New Roman"/>
          <w:szCs w:val="24"/>
        </w:rPr>
      </w:pPr>
    </w:p>
    <w:p w14:paraId="10CB8EBF" w14:textId="77777777" w:rsidR="004B3744" w:rsidRPr="00241FB2" w:rsidRDefault="004B3744" w:rsidP="004B3744">
      <w:pPr>
        <w:ind w:firstLine="708"/>
        <w:rPr>
          <w:rFonts w:cs="Times New Roman"/>
          <w:szCs w:val="24"/>
        </w:rPr>
      </w:pPr>
      <w:r w:rsidRPr="00241FB2">
        <w:rPr>
          <w:rFonts w:cs="Times New Roman"/>
          <w:szCs w:val="24"/>
        </w:rPr>
        <w:t xml:space="preserve">Igualmente, manifiesta el autor: </w:t>
      </w:r>
    </w:p>
    <w:p w14:paraId="6C2FFBE4" w14:textId="77777777" w:rsidR="004B3744" w:rsidRPr="00241FB2" w:rsidRDefault="004B3744" w:rsidP="004B3744">
      <w:pPr>
        <w:rPr>
          <w:rFonts w:cs="Times New Roman"/>
          <w:szCs w:val="24"/>
        </w:rPr>
      </w:pPr>
    </w:p>
    <w:p w14:paraId="07DF571D" w14:textId="78DED740" w:rsidR="004B3744" w:rsidRDefault="004B3744" w:rsidP="004B3744">
      <w:pPr>
        <w:ind w:left="1417"/>
        <w:rPr>
          <w:rFonts w:cs="Times New Roman"/>
          <w:szCs w:val="24"/>
        </w:rPr>
      </w:pPr>
      <w:commentRangeStart w:id="61"/>
      <w:r w:rsidRPr="00241FB2">
        <w:rPr>
          <w:rFonts w:cs="Times New Roman"/>
          <w:szCs w:val="24"/>
        </w:rPr>
        <w:t>Por</w:t>
      </w:r>
      <w:commentRangeEnd w:id="61"/>
      <w:r w:rsidRPr="00241FB2">
        <w:rPr>
          <w:rStyle w:val="Refdecomentario"/>
          <w:rFonts w:cs="Times New Roman"/>
          <w:szCs w:val="24"/>
        </w:rPr>
        <w:commentReference w:id="61"/>
      </w:r>
      <w:r w:rsidRPr="00241FB2">
        <w:rPr>
          <w:rFonts w:cs="Times New Roman"/>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62"/>
      <w:r w:rsidRPr="00241FB2">
        <w:rPr>
          <w:rFonts w:cs="Times New Roman"/>
          <w:szCs w:val="24"/>
        </w:rPr>
        <w:t>aspecto discursivo (Ruiz, 2014, p. 107).</w:t>
      </w:r>
      <w:commentRangeEnd w:id="62"/>
      <w:r w:rsidR="00C77DD3">
        <w:rPr>
          <w:rStyle w:val="Refdecomentario"/>
        </w:rPr>
        <w:commentReference w:id="62"/>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Default="000920E4" w:rsidP="00FC56F2">
      <w:pPr>
        <w:jc w:val="center"/>
        <w:rPr>
          <w:rFonts w:cs="Times New Roman"/>
          <w:b/>
          <w:szCs w:val="24"/>
        </w:rPr>
      </w:pPr>
      <w:r w:rsidRPr="00BA4117">
        <w:rPr>
          <w:rFonts w:cs="Times New Roman"/>
          <w:szCs w:val="24"/>
        </w:rPr>
        <w:t xml:space="preserve">Ingresar las fuentes: </w:t>
      </w:r>
      <w:r w:rsidR="0008236F" w:rsidRPr="00BA4117">
        <w:rPr>
          <w:rFonts w:cs="Times New Roman"/>
          <w:szCs w:val="24"/>
        </w:rPr>
        <w:t>Referencias &gt; Administrar fuentes</w:t>
      </w:r>
      <w:r w:rsidR="00FC56F2" w:rsidRPr="00BA4117">
        <w:rPr>
          <w:rFonts w:cs="Times New Roman"/>
          <w:szCs w:val="24"/>
        </w:rPr>
        <w:t xml:space="preserve"> &gt; Nuevo</w:t>
      </w:r>
      <w:r w:rsidR="0008236F" w:rsidRPr="00BA4117">
        <w:rPr>
          <w:rFonts w:cs="Times New Roman"/>
          <w:szCs w:val="24"/>
        </w:rPr>
        <w:t>:</w:t>
      </w:r>
      <w:r w:rsidR="0008236F">
        <w:rPr>
          <w:noProof/>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Default="000920E4" w:rsidP="00BA4117">
      <w:pPr>
        <w:spacing w:after="120"/>
        <w:jc w:val="center"/>
        <w:rPr>
          <w:rFonts w:cs="Times New Roman"/>
          <w:b/>
          <w:szCs w:val="24"/>
        </w:rPr>
      </w:pPr>
      <w:r w:rsidRPr="00BA4117">
        <w:rPr>
          <w:rFonts w:cs="Times New Roman"/>
          <w:szCs w:val="24"/>
        </w:rPr>
        <w:t xml:space="preserve">Insertar cita en el texto: Referencias &gt; </w:t>
      </w:r>
      <w:r w:rsidR="00CB4C33" w:rsidRPr="00BA4117">
        <w:rPr>
          <w:rFonts w:cs="Times New Roman"/>
          <w:szCs w:val="24"/>
        </w:rPr>
        <w:t>Insertar cita</w:t>
      </w:r>
      <w:r w:rsidR="00377F9C" w:rsidRPr="00BA4117">
        <w:rPr>
          <w:rFonts w:cs="Times New Roman"/>
          <w:szCs w:val="24"/>
        </w:rPr>
        <w:t xml:space="preserve"> &gt; Clic en fuente seleccionada</w:t>
      </w:r>
      <w:r w:rsidRPr="00BA4117">
        <w:rPr>
          <w:rFonts w:cs="Times New Roman"/>
          <w:szCs w:val="24"/>
        </w:rPr>
        <w:t>:</w:t>
      </w:r>
      <w:r w:rsidR="00377F9C">
        <w:rPr>
          <w:noProof/>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BA4117" w:rsidRDefault="00FC56F2" w:rsidP="00BA4117">
      <w:pPr>
        <w:jc w:val="center"/>
        <w:rPr>
          <w:rFonts w:cs="Times New Roman"/>
          <w:szCs w:val="24"/>
        </w:rPr>
      </w:pPr>
      <w:r w:rsidRPr="00BA4117">
        <w:rPr>
          <w:rFonts w:cs="Times New Roman"/>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BA4117">
        <w:rPr>
          <w:rFonts w:cs="Times New Roman"/>
          <w:szCs w:val="24"/>
        </w:rPr>
        <w:lastRenderedPageBreak/>
        <w:t>Insertar referencias (bibliografía):</w:t>
      </w:r>
      <w:r w:rsidR="00377F9C" w:rsidRPr="00BA4117">
        <w:rPr>
          <w:rFonts w:cs="Times New Roman"/>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BA4117" w:rsidRDefault="00377F9C" w:rsidP="00BA4117">
      <w:pPr>
        <w:jc w:val="center"/>
        <w:rPr>
          <w:rFonts w:cs="Times New Roman"/>
          <w:szCs w:val="24"/>
        </w:rPr>
      </w:pPr>
      <w:r w:rsidRPr="00BA4117">
        <w:rPr>
          <w:rFonts w:cs="Times New Roman"/>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F7768" w:rsidRDefault="007220E7" w:rsidP="007220E7">
      <w:pPr>
        <w:ind w:firstLine="708"/>
        <w:rPr>
          <w:rFonts w:cs="Times New Roman"/>
          <w:szCs w:val="24"/>
        </w:rPr>
      </w:pPr>
      <w:r w:rsidRPr="007220E7">
        <w:rPr>
          <w:rFonts w:cs="Times New Roman"/>
          <w:b/>
          <w:szCs w:val="24"/>
        </w:rPr>
        <w:t>Material legal:</w:t>
      </w:r>
      <w:r>
        <w:rPr>
          <w:rFonts w:cs="Times New Roman"/>
          <w:szCs w:val="24"/>
        </w:rPr>
        <w:t xml:space="preserve"> p</w:t>
      </w:r>
      <w:r w:rsidR="002F7768">
        <w:rPr>
          <w:rFonts w:cs="Times New Roman"/>
          <w:szCs w:val="24"/>
        </w:rPr>
        <w:t xml:space="preserve">ara ampliación sobre citas y referencias de material legal </w:t>
      </w:r>
      <w:r>
        <w:rPr>
          <w:rFonts w:cs="Times New Roman"/>
          <w:szCs w:val="24"/>
        </w:rPr>
        <w:t xml:space="preserve">y el estado como autor </w:t>
      </w:r>
      <w:r w:rsidR="000B08E6">
        <w:rPr>
          <w:rFonts w:cs="Times New Roman"/>
          <w:szCs w:val="24"/>
        </w:rPr>
        <w:t xml:space="preserve">corporativo </w:t>
      </w:r>
      <w:r w:rsidR="002F7768">
        <w:rPr>
          <w:rFonts w:cs="Times New Roman"/>
          <w:szCs w:val="24"/>
        </w:rPr>
        <w:t xml:space="preserve">(leyes, decretos, resoluciones, códigos, sentencias), ver Anexo </w:t>
      </w:r>
      <w:r w:rsidR="00572C56">
        <w:rPr>
          <w:rFonts w:cs="Times New Roman"/>
          <w:szCs w:val="24"/>
        </w:rPr>
        <w:t>2</w:t>
      </w:r>
      <w:r w:rsidR="002F7768">
        <w:rPr>
          <w:rFonts w:cs="Times New Roman"/>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63" w:name="_Toc440985138"/>
      <w:r>
        <w:rPr>
          <w:b/>
        </w:rPr>
        <w:br w:type="page"/>
      </w:r>
      <w:r w:rsidR="002649F5">
        <w:rPr>
          <w:b/>
        </w:rPr>
        <w:lastRenderedPageBreak/>
        <w:t>7</w:t>
      </w:r>
      <w:r w:rsidR="000F2962" w:rsidRPr="00285913">
        <w:rPr>
          <w:b/>
        </w:rPr>
        <w:t xml:space="preserve"> </w:t>
      </w:r>
      <w:bookmarkStart w:id="64" w:name="_Toc440985139"/>
      <w:r w:rsidRPr="00285913">
        <w:rPr>
          <w:b/>
        </w:rPr>
        <w:t>Metodología</w:t>
      </w:r>
      <w:bookmarkEnd w:id="64"/>
    </w:p>
    <w:bookmarkEnd w:id="63"/>
    <w:p w14:paraId="468D151A" w14:textId="5268C79B" w:rsidR="00F53A1F" w:rsidRDefault="00F53A1F" w:rsidP="004B3744">
      <w:pPr>
        <w:rPr>
          <w:rFonts w:cs="Times New Roman"/>
          <w:b/>
          <w:sz w:val="20"/>
          <w:szCs w:val="20"/>
        </w:rPr>
      </w:pPr>
    </w:p>
    <w:p w14:paraId="18BE7329" w14:textId="6D02756C" w:rsidR="007F6EFB" w:rsidRPr="007F6EFB" w:rsidRDefault="007F6EFB" w:rsidP="007F6EFB">
      <w:pPr>
        <w:ind w:firstLine="708"/>
        <w:rPr>
          <w:rFonts w:cs="Times New Roman"/>
          <w:szCs w:val="24"/>
        </w:rPr>
      </w:pPr>
      <w:r w:rsidRPr="007F6EFB">
        <w:rPr>
          <w:rFonts w:cs="Times New Roman"/>
          <w:szCs w:val="24"/>
        </w:rPr>
        <w:t>En la metodología se establecen los enfoques de investigación, esto es, cuantitativo, cualitativo o mixto.</w:t>
      </w:r>
    </w:p>
    <w:commentRangeStart w:id="65"/>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68480"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5F38F9" w:rsidRDefault="005F38F9"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5F38F9" w:rsidRDefault="005F38F9"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5F38F9" w:rsidRPr="00C44C0E" w:rsidRDefault="005F38F9"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5F38F9" w:rsidRDefault="005F38F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_x0000_s1029" type="#_x0000_t202" style="position:absolute;left:0;text-align:left;margin-left:416.05pt;margin-top:22.2pt;width:467.25pt;height:265.5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0qmfhSwCAABUBAAADgAAAAAAAAAAAAAAAAAuAgAAZHJz&#10;L2Uyb0RvYy54bWxQSwECLQAUAAYACAAAACEAoMf1At4AAAAHAQAADwAAAAAAAAAAAAAAAACGBAAA&#10;ZHJzL2Rvd25yZXYueG1sUEsFBgAAAAAEAAQA8wAAAJEFAAAAAA==&#10;">
                <v:textbox>
                  <w:txbxContent>
                    <w:p w14:paraId="303DA71C" w14:textId="4D1047ED" w:rsidR="005F38F9" w:rsidRDefault="005F38F9"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5F38F9" w:rsidRDefault="005F38F9"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5F38F9" w:rsidRPr="00C44C0E" w:rsidRDefault="005F38F9"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5F38F9" w:rsidRDefault="005F38F9"/>
                  </w:txbxContent>
                </v:textbox>
                <w10:wrap type="square" anchorx="margin"/>
              </v:shape>
            </w:pict>
          </mc:Fallback>
        </mc:AlternateContent>
      </w:r>
      <w:r w:rsidR="007B5E42">
        <w:rPr>
          <w:rFonts w:cs="Times New Roman"/>
          <w:b/>
          <w:szCs w:val="24"/>
        </w:rPr>
        <w:t xml:space="preserve"> </w:t>
      </w:r>
      <w:commentRangeEnd w:id="65"/>
      <w:r w:rsidR="007B5E42">
        <w:rPr>
          <w:rStyle w:val="Refdecomentario"/>
        </w:rPr>
        <w:commentReference w:id="65"/>
      </w:r>
    </w:p>
    <w:p w14:paraId="06DDC413" w14:textId="0869C69A" w:rsidR="00611D76" w:rsidRDefault="00A71B2F" w:rsidP="000F2962">
      <w:pPr>
        <w:jc w:val="center"/>
        <w:rPr>
          <w:rFonts w:cs="Times New Roman"/>
          <w:b/>
          <w:szCs w:val="24"/>
        </w:rPr>
      </w:pPr>
      <w:commentRangeStart w:id="66"/>
      <w:r>
        <w:rPr>
          <w:rFonts w:cs="Times New Roman"/>
          <w:b/>
          <w:szCs w:val="24"/>
        </w:rPr>
        <w:t xml:space="preserve"> </w:t>
      </w:r>
      <w:commentRangeEnd w:id="66"/>
      <w:r>
        <w:rPr>
          <w:rStyle w:val="Refdecomentario"/>
        </w:rPr>
        <w:commentReference w:id="66"/>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71A09A2A" w:rsidR="00A40199" w:rsidRPr="00611D76" w:rsidRDefault="00611D76" w:rsidP="007B5A46">
            <w:pPr>
              <w:spacing w:before="120"/>
              <w:jc w:val="left"/>
              <w:rPr>
                <w:rFonts w:cs="Times New Roman"/>
                <w:szCs w:val="24"/>
              </w:rPr>
            </w:pPr>
            <w:r w:rsidRPr="00611D76">
              <w:rPr>
                <w:rFonts w:cs="Times New Roman"/>
                <w:szCs w:val="24"/>
              </w:rPr>
              <w:t xml:space="preserve">Figura 2. Logo Biblioteca Digital </w:t>
            </w:r>
            <w:r>
              <w:rPr>
                <w:rFonts w:cs="Times New Roman"/>
                <w:szCs w:val="24"/>
              </w:rPr>
              <w:t xml:space="preserve">(Repositorio) </w:t>
            </w:r>
            <w:r w:rsidRPr="00611D76">
              <w:rPr>
                <w:rFonts w:cs="Times New Roman"/>
                <w:szCs w:val="24"/>
              </w:rPr>
              <w:t>Universidad de San Buenaventura</w:t>
            </w:r>
          </w:p>
        </w:tc>
      </w:tr>
      <w:tr w:rsidR="00A40199" w14:paraId="325C9542" w14:textId="77777777" w:rsidTr="00611D76">
        <w:tc>
          <w:tcPr>
            <w:tcW w:w="9394" w:type="dxa"/>
          </w:tcPr>
          <w:p w14:paraId="6DDF80C9" w14:textId="3DD72386" w:rsidR="00A40199" w:rsidRDefault="00611D76" w:rsidP="000F2962">
            <w:pPr>
              <w:jc w:val="center"/>
              <w:rPr>
                <w:rFonts w:cs="Times New Roman"/>
                <w:b/>
                <w:szCs w:val="24"/>
              </w:rPr>
            </w:pPr>
            <w:r>
              <w:rPr>
                <w:rFonts w:cs="Times New Roman"/>
                <w:b/>
                <w:noProof/>
                <w:szCs w:val="24"/>
                <w:lang w:eastAsia="es-CO"/>
              </w:rPr>
              <w:drawing>
                <wp:inline distT="0" distB="0" distL="0" distR="0" wp14:anchorId="017A9B42" wp14:editId="41396C59">
                  <wp:extent cx="3343275" cy="1495676"/>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ogo_BDUSB.jpg"/>
                          <pic:cNvPicPr/>
                        </pic:nvPicPr>
                        <pic:blipFill>
                          <a:blip r:embed="rId29">
                            <a:extLst>
                              <a:ext uri="{28A0092B-C50C-407E-A947-70E740481C1C}">
                                <a14:useLocalDpi xmlns:a14="http://schemas.microsoft.com/office/drawing/2010/main" val="0"/>
                              </a:ext>
                            </a:extLst>
                          </a:blip>
                          <a:stretch>
                            <a:fillRect/>
                          </a:stretch>
                        </pic:blipFill>
                        <pic:spPr>
                          <a:xfrm>
                            <a:off x="0" y="0"/>
                            <a:ext cx="3393195" cy="1518009"/>
                          </a:xfrm>
                          <a:prstGeom prst="rect">
                            <a:avLst/>
                          </a:prstGeom>
                        </pic:spPr>
                      </pic:pic>
                    </a:graphicData>
                  </a:graphic>
                </wp:inline>
              </w:drawing>
            </w:r>
          </w:p>
        </w:tc>
      </w:tr>
      <w:tr w:rsidR="00A40199" w14:paraId="601261E9" w14:textId="77777777" w:rsidTr="00611D76">
        <w:tc>
          <w:tcPr>
            <w:tcW w:w="9394" w:type="dxa"/>
          </w:tcPr>
          <w:p w14:paraId="24D6D0BB" w14:textId="10743E90" w:rsidR="00A40199" w:rsidRPr="00611D76" w:rsidRDefault="00B83E68" w:rsidP="00B83E68">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bibliotecadigital.usb.edu.co/</w:t>
            </w:r>
            <w:r w:rsidR="00611D76">
              <w:rPr>
                <w:rFonts w:cs="Times New Roman"/>
                <w:sz w:val="20"/>
                <w:szCs w:val="20"/>
              </w:rPr>
              <w:t xml:space="preserve">. </w:t>
            </w:r>
            <w:r w:rsidR="00611D76" w:rsidRPr="00611D76">
              <w:rPr>
                <w:rFonts w:cs="Times New Roman"/>
                <w:sz w:val="20"/>
                <w:szCs w:val="20"/>
              </w:rPr>
              <w:t>Plataforma de acceso abierto en la que se preservan, recuperan y difunden los documentos en texto completo de la producción académica e</w:t>
            </w:r>
            <w:r w:rsidR="00611D76">
              <w:rPr>
                <w:rFonts w:cs="Times New Roman"/>
                <w:sz w:val="20"/>
                <w:szCs w:val="20"/>
              </w:rPr>
              <w:t xml:space="preserve"> intelectual Bonaventuriana.</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67" w:name="_Toc440985140"/>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67"/>
    </w:p>
    <w:p w14:paraId="738C3F84" w14:textId="69EBE9BA" w:rsidR="004B3744" w:rsidRDefault="004B3744" w:rsidP="004B3744">
      <w:pPr>
        <w:ind w:firstLine="708"/>
        <w:rPr>
          <w:rFonts w:cs="Times New Roman"/>
          <w:szCs w:val="24"/>
        </w:rPr>
      </w:pPr>
    </w:p>
    <w:p w14:paraId="1A7279FC" w14:textId="561C3F8F" w:rsidR="007F6EFB" w:rsidRDefault="007F6EFB" w:rsidP="004B3744">
      <w:pPr>
        <w:ind w:firstLine="708"/>
        <w:rPr>
          <w:rFonts w:cs="Times New Roman"/>
          <w:szCs w:val="24"/>
        </w:rPr>
      </w:pPr>
      <w:r>
        <w:rPr>
          <w:rFonts w:cs="Times New Roman"/>
          <w:szCs w:val="24"/>
        </w:rPr>
        <w:t xml:space="preserve">En los resultados </w:t>
      </w:r>
      <w:r w:rsidR="00E93104">
        <w:rPr>
          <w:rFonts w:cs="Times New Roman"/>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8"/>
      <w:r w:rsidRPr="007F16AA">
        <w:rPr>
          <w:rFonts w:cs="Times New Roman"/>
          <w:szCs w:val="24"/>
        </w:rPr>
        <w:t>T</w:t>
      </w:r>
      <w:commentRangeEnd w:id="68"/>
      <w:r w:rsidR="000F68C2" w:rsidRPr="007F16AA">
        <w:rPr>
          <w:rStyle w:val="Refdecomentario"/>
          <w:sz w:val="24"/>
          <w:szCs w:val="24"/>
        </w:rPr>
        <w:commentReference w:id="68"/>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9"/>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9"/>
      <w:r w:rsidR="00B226DE">
        <w:rPr>
          <w:rStyle w:val="Refdecomentario"/>
        </w:rPr>
        <w:commentReference w:id="69"/>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70"/>
      <w:r w:rsidRPr="007F16AA">
        <w:rPr>
          <w:rFonts w:cs="Times New Roman"/>
          <w:szCs w:val="24"/>
        </w:rPr>
        <w:t xml:space="preserve">Tabla 2. </w:t>
      </w:r>
      <w:commentRangeEnd w:id="70"/>
      <w:r w:rsidR="00B226DE">
        <w:rPr>
          <w:rStyle w:val="Refdecomentario"/>
        </w:rPr>
        <w:commentReference w:id="70"/>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71"/>
            <w:r w:rsidRPr="004B3744">
              <w:rPr>
                <w:rFonts w:cs="Times New Roman"/>
                <w:sz w:val="20"/>
                <w:szCs w:val="20"/>
              </w:rPr>
              <w:t>4</w:t>
            </w:r>
            <w:commentRangeEnd w:id="71"/>
            <w:r w:rsidR="00234912">
              <w:rPr>
                <w:rStyle w:val="Refdecomentario"/>
              </w:rPr>
              <w:commentReference w:id="71"/>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72"/>
      <w:r w:rsidR="001A731E">
        <w:rPr>
          <w:rFonts w:cs="Times New Roman"/>
          <w:sz w:val="20"/>
          <w:szCs w:val="20"/>
        </w:rPr>
        <w:t>.</w:t>
      </w:r>
      <w:commentRangeEnd w:id="72"/>
      <w:r w:rsidR="008756D6">
        <w:rPr>
          <w:rStyle w:val="Refdecomentario"/>
        </w:rPr>
        <w:commentReference w:id="72"/>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73" w:name="_Toc440985141"/>
      <w:r>
        <w:rPr>
          <w:b/>
        </w:rPr>
        <w:lastRenderedPageBreak/>
        <w:t>9</w:t>
      </w:r>
      <w:r w:rsidR="000F2962" w:rsidRPr="00285913">
        <w:rPr>
          <w:b/>
        </w:rPr>
        <w:t xml:space="preserve"> Discusión</w:t>
      </w:r>
      <w:bookmarkEnd w:id="73"/>
    </w:p>
    <w:p w14:paraId="48115CD7" w14:textId="77777777" w:rsidR="000F2962" w:rsidRDefault="000F2962" w:rsidP="00257918">
      <w:pPr>
        <w:rPr>
          <w:rFonts w:cs="Times New Roman"/>
          <w:b/>
          <w:szCs w:val="24"/>
        </w:rPr>
      </w:pPr>
    </w:p>
    <w:p w14:paraId="7878E892" w14:textId="31D737C0" w:rsidR="000F2962" w:rsidRPr="00E871E7" w:rsidRDefault="00E871E7" w:rsidP="002649F5">
      <w:pPr>
        <w:rPr>
          <w:rFonts w:cs="Times New Roman"/>
          <w:szCs w:val="24"/>
        </w:rPr>
      </w:pPr>
      <w:r>
        <w:rPr>
          <w:rFonts w:cs="Times New Roman"/>
          <w:b/>
          <w:szCs w:val="24"/>
        </w:rPr>
        <w:tab/>
      </w:r>
      <w:r w:rsidRPr="00E871E7">
        <w:rPr>
          <w:rFonts w:cs="Times New Roman"/>
          <w:szCs w:val="24"/>
        </w:rPr>
        <w:t>L</w:t>
      </w:r>
      <w:r>
        <w:rPr>
          <w:rFonts w:cs="Times New Roman"/>
          <w:szCs w:val="24"/>
        </w:rPr>
        <w:t>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74" w:name="_Toc440985142"/>
      <w:r>
        <w:rPr>
          <w:b/>
        </w:rPr>
        <w:lastRenderedPageBreak/>
        <w:t>10</w:t>
      </w:r>
      <w:r w:rsidR="000F2962" w:rsidRPr="00285913">
        <w:rPr>
          <w:b/>
        </w:rPr>
        <w:t xml:space="preserve"> Conclusiones</w:t>
      </w:r>
      <w:bookmarkEnd w:id="74"/>
    </w:p>
    <w:p w14:paraId="04477F65" w14:textId="5EA1B4EA" w:rsidR="00E93104" w:rsidRDefault="00E93104" w:rsidP="00E93104"/>
    <w:p w14:paraId="7CA65FB4" w14:textId="4E88903C" w:rsidR="00E93104" w:rsidRDefault="00E93104" w:rsidP="00E93104">
      <w:pPr>
        <w:ind w:firstLine="708"/>
      </w:pPr>
      <w:r>
        <w:t>Son las interpretaciones finales que recopilan los datos de la investigación</w:t>
      </w:r>
      <w:r w:rsidR="0042048F">
        <w:t xml:space="preserve">, describe lo que se obtuvo, qué se logró y cuáles son los resultados. Guardan relación directa con lo que se mencionó en el planteamiento del problema. Pueden confirmar las hipótesis. </w:t>
      </w:r>
    </w:p>
    <w:p w14:paraId="4C313D54" w14:textId="7E921F80" w:rsidR="00E93104" w:rsidRDefault="00E93104" w:rsidP="00E93104"/>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42048F" w:rsidRDefault="0042048F" w:rsidP="00257918">
      <w:pPr>
        <w:rPr>
          <w:rFonts w:cs="Times New Roman"/>
          <w:szCs w:val="24"/>
        </w:rPr>
      </w:pPr>
      <w:r w:rsidRPr="0042048F">
        <w:rPr>
          <w:rFonts w:cs="Times New Roman"/>
          <w:szCs w:val="24"/>
        </w:rPr>
        <w:tab/>
        <w:t>Las rec</w:t>
      </w:r>
      <w:r>
        <w:rPr>
          <w:rFonts w:cs="Times New Roman"/>
          <w:szCs w:val="24"/>
        </w:rPr>
        <w:t xml:space="preserve">omendaciones son las futuras y posibles líneas de investigación que llevarán a resolver problemas relacionados con la presente investigación. </w:t>
      </w:r>
    </w:p>
    <w:p w14:paraId="09239F15" w14:textId="77777777" w:rsidR="000F2962" w:rsidRDefault="000F2962" w:rsidP="00257918">
      <w:pPr>
        <w:rPr>
          <w:rFonts w:cs="Times New Roman"/>
          <w:b/>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75" w:name="_Toc440985143"/>
      <w:r>
        <w:rPr>
          <w:b/>
        </w:rPr>
        <w:br w:type="page"/>
      </w:r>
      <w:commentRangeStart w:id="76"/>
      <w:r w:rsidR="0065676B" w:rsidRPr="00285913">
        <w:rPr>
          <w:b/>
        </w:rPr>
        <w:lastRenderedPageBreak/>
        <w:t>R</w:t>
      </w:r>
      <w:commentRangeEnd w:id="76"/>
      <w:r w:rsidR="0065676B" w:rsidRPr="00285913">
        <w:rPr>
          <w:rStyle w:val="Refdecomentario"/>
          <w:rFonts w:cs="Times New Roman"/>
          <w:b/>
          <w:szCs w:val="24"/>
        </w:rPr>
        <w:commentReference w:id="76"/>
      </w:r>
      <w:r w:rsidR="0065676B" w:rsidRPr="00285913">
        <w:rPr>
          <w:b/>
        </w:rPr>
        <w:t>eferencias</w:t>
      </w:r>
      <w:bookmarkEnd w:id="75"/>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A</w:t>
      </w:r>
      <w:commentRangeEnd w:id="77"/>
      <w:r w:rsidRPr="00241FB2">
        <w:rPr>
          <w:rStyle w:val="Refdecomentario"/>
          <w:rFonts w:cs="Times New Roman"/>
          <w:szCs w:val="24"/>
        </w:rPr>
        <w:commentReference w:id="77"/>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A</w:t>
      </w:r>
      <w:commentRangeEnd w:id="78"/>
      <w:r w:rsidRPr="00241FB2">
        <w:rPr>
          <w:rStyle w:val="Refdecomentario"/>
          <w:rFonts w:cs="Times New Roman"/>
          <w:szCs w:val="24"/>
        </w:rPr>
        <w:commentReference w:id="78"/>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Medellín: Fondo Editorial CIB. </w:t>
      </w:r>
    </w:p>
    <w:p w14:paraId="601058A7"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B</w:t>
      </w:r>
      <w:commentRangeEnd w:id="79"/>
      <w:r w:rsidRPr="00241FB2">
        <w:rPr>
          <w:rStyle w:val="Refdecomentario"/>
          <w:rFonts w:cs="Times New Roman"/>
          <w:szCs w:val="24"/>
        </w:rPr>
        <w:commentReference w:id="79"/>
      </w:r>
      <w:r w:rsidRPr="00241FB2">
        <w:rPr>
          <w:rFonts w:cs="Times New Roman"/>
          <w:szCs w:val="24"/>
        </w:rPr>
        <w:t xml:space="preserve">aker, D. W., Gazmararian, J. A., Williams, M. V, Scott, T., Parker, R. M., Green, D., … Peel, J. (2002). Functional health literacy and the risk of hospital admission among Medicare managed care enrollees. </w:t>
      </w:r>
      <w:r w:rsidRPr="00241FB2">
        <w:rPr>
          <w:rFonts w:cs="Times New Roman"/>
          <w:i/>
          <w:szCs w:val="24"/>
        </w:rPr>
        <w:t>American Journal of Public Health</w:t>
      </w:r>
      <w:r w:rsidRPr="00241FB2">
        <w:rPr>
          <w:rFonts w:cs="Times New Roman"/>
          <w:szCs w:val="24"/>
        </w:rPr>
        <w:t xml:space="preserve">, </w:t>
      </w:r>
      <w:r w:rsidRPr="00241FB2">
        <w:rPr>
          <w:rFonts w:cs="Times New Roman"/>
          <w:i/>
          <w:szCs w:val="24"/>
        </w:rPr>
        <w:t>92</w:t>
      </w:r>
      <w:r w:rsidRPr="00241FB2">
        <w:rPr>
          <w:rFonts w:cs="Times New Roman"/>
          <w:szCs w:val="24"/>
        </w:rPr>
        <w:t>(8), 1278–1283.</w:t>
      </w:r>
    </w:p>
    <w:p w14:paraId="6E25EF0F" w14:textId="7576275B" w:rsidR="0065676B" w:rsidRDefault="0065676B" w:rsidP="0069303C">
      <w:pPr>
        <w:spacing w:line="276" w:lineRule="auto"/>
        <w:ind w:left="709" w:hanging="709"/>
        <w:rPr>
          <w:rFonts w:cs="Times New Roman"/>
          <w:szCs w:val="24"/>
        </w:rPr>
      </w:pPr>
      <w:commentRangeStart w:id="80"/>
      <w:r w:rsidRPr="00241FB2">
        <w:rPr>
          <w:rFonts w:cs="Times New Roman"/>
          <w:szCs w:val="24"/>
        </w:rPr>
        <w:t>B</w:t>
      </w:r>
      <w:commentRangeEnd w:id="80"/>
      <w:r w:rsidRPr="00241FB2">
        <w:rPr>
          <w:rStyle w:val="Refdecomentario"/>
          <w:rFonts w:cs="Times New Roman"/>
          <w:szCs w:val="24"/>
        </w:rPr>
        <w:commentReference w:id="80"/>
      </w:r>
      <w:r w:rsidRPr="00241FB2">
        <w:rPr>
          <w:rFonts w:cs="Times New Roman"/>
          <w:szCs w:val="24"/>
        </w:rPr>
        <w:t xml:space="preserve">elloch, A., Morillo, C., Luciano, J. V., García-Soriano, G., Cabedo, E., &amp; Carrió,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81"/>
      <w:r>
        <w:rPr>
          <w:rFonts w:cs="Times New Roman"/>
          <w:szCs w:val="24"/>
        </w:rPr>
        <w:t>B</w:t>
      </w:r>
      <w:commentRangeEnd w:id="81"/>
      <w:r>
        <w:rPr>
          <w:rStyle w:val="Refdecomentario"/>
        </w:rPr>
        <w:commentReference w:id="81"/>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82"/>
      <w:r w:rsidRPr="00241FB2">
        <w:rPr>
          <w:rFonts w:cs="Times New Roman"/>
          <w:szCs w:val="24"/>
        </w:rPr>
        <w:t>B</w:t>
      </w:r>
      <w:commentRangeEnd w:id="82"/>
      <w:r w:rsidRPr="00241FB2">
        <w:rPr>
          <w:rStyle w:val="Refdecomentario"/>
          <w:rFonts w:cs="Times New Roman"/>
          <w:szCs w:val="24"/>
        </w:rPr>
        <w:commentReference w:id="82"/>
      </w:r>
      <w:r w:rsidRPr="00241FB2">
        <w:rPr>
          <w:rFonts w:cs="Times New Roman"/>
          <w:szCs w:val="24"/>
        </w:rPr>
        <w:t xml:space="preserve">urke, K. C., Burke, J. D., Rae, D. S., &amp; Reiger, D. A. (1991). 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83"/>
      <w:r w:rsidRPr="00241FB2">
        <w:rPr>
          <w:rFonts w:cs="Times New Roman"/>
          <w:szCs w:val="24"/>
        </w:rPr>
        <w:t>C</w:t>
      </w:r>
      <w:commentRangeEnd w:id="83"/>
      <w:r w:rsidRPr="00241FB2">
        <w:rPr>
          <w:rStyle w:val="Refdecomentario"/>
          <w:rFonts w:cs="Times New Roman"/>
          <w:szCs w:val="24"/>
        </w:rPr>
        <w:commentReference w:id="83"/>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84"/>
      <w:r w:rsidRPr="00241FB2">
        <w:rPr>
          <w:rFonts w:cs="Times New Roman"/>
          <w:szCs w:val="24"/>
        </w:rPr>
        <w:t>C</w:t>
      </w:r>
      <w:commentRangeEnd w:id="84"/>
      <w:r w:rsidRPr="00241FB2">
        <w:rPr>
          <w:rStyle w:val="Refdecomentario"/>
          <w:rFonts w:cs="Times New Roman"/>
          <w:szCs w:val="24"/>
        </w:rPr>
        <w:commentReference w:id="84"/>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85"/>
      <w:r w:rsidRPr="00241FB2">
        <w:rPr>
          <w:rFonts w:cs="Times New Roman"/>
          <w:szCs w:val="24"/>
        </w:rPr>
        <w:t>C</w:t>
      </w:r>
      <w:commentRangeEnd w:id="85"/>
      <w:r w:rsidRPr="00241FB2">
        <w:rPr>
          <w:rStyle w:val="Refdecomentario"/>
          <w:rFonts w:cs="Times New Roman"/>
          <w:szCs w:val="24"/>
        </w:rPr>
        <w:commentReference w:id="85"/>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E</w:t>
      </w:r>
      <w:commentRangeEnd w:id="86"/>
      <w:r w:rsidRPr="00241FB2">
        <w:rPr>
          <w:rStyle w:val="Refdecomentario"/>
          <w:rFonts w:cs="Times New Roman"/>
          <w:szCs w:val="24"/>
        </w:rPr>
        <w:commentReference w:id="86"/>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F</w:t>
      </w:r>
      <w:commentRangeEnd w:id="87"/>
      <w:r w:rsidRPr="00241FB2">
        <w:rPr>
          <w:rStyle w:val="Refdecomentario"/>
          <w:rFonts w:cs="Times New Roman"/>
          <w:szCs w:val="24"/>
        </w:rPr>
        <w:commentReference w:id="87"/>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8"/>
      <w:r w:rsidRPr="00241FB2">
        <w:rPr>
          <w:rFonts w:cs="Times New Roman"/>
          <w:szCs w:val="24"/>
        </w:rPr>
        <w:t>F</w:t>
      </w:r>
      <w:commentRangeEnd w:id="88"/>
      <w:r w:rsidRPr="00241FB2">
        <w:rPr>
          <w:rStyle w:val="Refdecomentario"/>
          <w:rFonts w:cs="Times New Roman"/>
          <w:szCs w:val="24"/>
        </w:rPr>
        <w:commentReference w:id="88"/>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9"/>
      <w:r w:rsidRPr="00241FB2">
        <w:rPr>
          <w:rFonts w:cs="Times New Roman"/>
          <w:szCs w:val="24"/>
        </w:rPr>
        <w:lastRenderedPageBreak/>
        <w:t>G</w:t>
      </w:r>
      <w:commentRangeEnd w:id="89"/>
      <w:r w:rsidRPr="00241FB2">
        <w:rPr>
          <w:rStyle w:val="Refdecomentario"/>
          <w:rFonts w:cs="Times New Roman"/>
          <w:szCs w:val="24"/>
        </w:rPr>
        <w:commentReference w:id="89"/>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241FB2" w:rsidRDefault="0065676B" w:rsidP="0065676B">
      <w:pPr>
        <w:spacing w:line="276" w:lineRule="auto"/>
        <w:ind w:left="709" w:hanging="709"/>
        <w:rPr>
          <w:rFonts w:cs="Times New Roman"/>
          <w:szCs w:val="24"/>
        </w:rPr>
      </w:pPr>
      <w:commentRangeStart w:id="90"/>
      <w:r w:rsidRPr="00241FB2">
        <w:rPr>
          <w:rFonts w:cs="Times New Roman"/>
          <w:szCs w:val="24"/>
        </w:rPr>
        <w:t>H</w:t>
      </w:r>
      <w:commentRangeEnd w:id="90"/>
      <w:r w:rsidRPr="00241FB2">
        <w:rPr>
          <w:rStyle w:val="Refdecomentario"/>
          <w:rFonts w:cs="Times New Roman"/>
          <w:szCs w:val="24"/>
        </w:rPr>
        <w:commentReference w:id="90"/>
      </w:r>
      <w:r w:rsidRPr="00241FB2">
        <w:rPr>
          <w:rFonts w:cs="Times New Roman"/>
          <w:szCs w:val="24"/>
        </w:rPr>
        <w:t xml:space="preserve">ooper, T. (Director). (2010). </w:t>
      </w:r>
      <w:r w:rsidRPr="00241FB2">
        <w:rPr>
          <w:rFonts w:cs="Times New Roman"/>
          <w:i/>
          <w:szCs w:val="24"/>
        </w:rPr>
        <w:t>El Discurso del Rey [The King´s Speech]</w:t>
      </w:r>
      <w:r w:rsidRPr="00241FB2">
        <w:rPr>
          <w:rFonts w:cs="Times New Roman"/>
          <w:szCs w:val="24"/>
        </w:rPr>
        <w:t xml:space="preserve">. Reino Unido: See Saw Films. </w:t>
      </w:r>
    </w:p>
    <w:p w14:paraId="57F94C78" w14:textId="77777777" w:rsidR="0065676B" w:rsidRPr="00241FB2" w:rsidRDefault="0065676B" w:rsidP="0065676B">
      <w:pPr>
        <w:spacing w:line="276" w:lineRule="auto"/>
        <w:ind w:left="709" w:hanging="709"/>
        <w:rPr>
          <w:rFonts w:cs="Times New Roman"/>
          <w:szCs w:val="24"/>
        </w:rPr>
      </w:pPr>
      <w:commentRangeStart w:id="91"/>
      <w:r w:rsidRPr="00241FB2">
        <w:rPr>
          <w:rFonts w:cs="Times New Roman"/>
          <w:szCs w:val="24"/>
        </w:rPr>
        <w:t>I</w:t>
      </w:r>
      <w:commentRangeEnd w:id="91"/>
      <w:r w:rsidRPr="00241FB2">
        <w:rPr>
          <w:rStyle w:val="Refdecomentario"/>
          <w:rFonts w:cs="Times New Roman"/>
          <w:szCs w:val="24"/>
        </w:rPr>
        <w:commentReference w:id="91"/>
      </w:r>
      <w:r w:rsidRPr="00241FB2">
        <w:rPr>
          <w:rFonts w:cs="Times New Roman"/>
          <w:szCs w:val="24"/>
        </w:rPr>
        <w:t xml:space="preserve">nstitute of Electrical and Electronics Engineers. (2006). </w:t>
      </w:r>
      <w:r w:rsidRPr="00241FB2">
        <w:rPr>
          <w:rFonts w:cs="Times New Roman"/>
          <w:i/>
          <w:szCs w:val="24"/>
        </w:rPr>
        <w:t>IEEE Std P802.15.4/D6: Approved Draft Revision for IEEE Standard for Information technology-Telecommunications and information exchange between systems-Local and metropolitan area networks-Specific requirements-Part 15.4b: Wireless Medium Access Control</w:t>
      </w:r>
      <w:r w:rsidRPr="00241FB2">
        <w:rPr>
          <w:rFonts w:cs="Times New Roman"/>
          <w:szCs w:val="24"/>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92"/>
      <w:r w:rsidRPr="00241FB2">
        <w:rPr>
          <w:rFonts w:cs="Times New Roman"/>
          <w:szCs w:val="24"/>
        </w:rPr>
        <w:t>I</w:t>
      </w:r>
      <w:commentRangeEnd w:id="92"/>
      <w:r w:rsidRPr="00241FB2">
        <w:rPr>
          <w:rStyle w:val="Refdecomentario"/>
          <w:rFonts w:cs="Times New Roman"/>
          <w:szCs w:val="24"/>
        </w:rPr>
        <w:commentReference w:id="92"/>
      </w:r>
      <w:r w:rsidRPr="00241FB2">
        <w:rPr>
          <w:rFonts w:cs="Times New Roman"/>
          <w:szCs w:val="24"/>
        </w:rPr>
        <w:t xml:space="preserve">nternational Business Machine -IBM-. (2013). </w:t>
      </w:r>
      <w:r w:rsidRPr="00241FB2">
        <w:rPr>
          <w:rFonts w:cs="Times New Roman"/>
          <w:i/>
          <w:szCs w:val="24"/>
        </w:rPr>
        <w:t>SPSS (Versión 22.0) [Software de computación]</w:t>
      </w:r>
      <w:r w:rsidRPr="00241FB2">
        <w:rPr>
          <w:rFonts w:cs="Times New Roman"/>
          <w:szCs w:val="24"/>
        </w:rPr>
        <w:t>. Armonk, NY: IBM.</w:t>
      </w:r>
    </w:p>
    <w:p w14:paraId="5FAD1FA1" w14:textId="77777777" w:rsidR="0065676B" w:rsidRPr="00241FB2" w:rsidRDefault="0065676B" w:rsidP="0065676B">
      <w:pPr>
        <w:spacing w:line="276" w:lineRule="auto"/>
        <w:rPr>
          <w:rFonts w:cs="Times New Roman"/>
          <w:szCs w:val="24"/>
        </w:rPr>
      </w:pPr>
      <w:commentRangeStart w:id="93"/>
      <w:r w:rsidRPr="00241FB2">
        <w:rPr>
          <w:rFonts w:cs="Times New Roman"/>
          <w:szCs w:val="24"/>
        </w:rPr>
        <w:t>L</w:t>
      </w:r>
      <w:commentRangeEnd w:id="93"/>
      <w:r w:rsidRPr="00241FB2">
        <w:rPr>
          <w:rStyle w:val="Refdecomentario"/>
          <w:rFonts w:cs="Times New Roman"/>
          <w:szCs w:val="24"/>
        </w:rPr>
        <w:commentReference w:id="93"/>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94"/>
      <w:r w:rsidRPr="00241FB2">
        <w:rPr>
          <w:rFonts w:cs="Times New Roman"/>
          <w:szCs w:val="24"/>
        </w:rPr>
        <w:t>R</w:t>
      </w:r>
      <w:commentRangeEnd w:id="94"/>
      <w:r w:rsidRPr="00241FB2">
        <w:rPr>
          <w:rStyle w:val="Refdecomentario"/>
          <w:rFonts w:cs="Times New Roman"/>
          <w:szCs w:val="24"/>
        </w:rPr>
        <w:commentReference w:id="94"/>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95"/>
      <w:r w:rsidRPr="00241FB2">
        <w:rPr>
          <w:rFonts w:cs="Times New Roman"/>
          <w:szCs w:val="24"/>
        </w:rPr>
        <w:t>R</w:t>
      </w:r>
      <w:commentRangeEnd w:id="95"/>
      <w:r w:rsidRPr="00241FB2">
        <w:rPr>
          <w:rStyle w:val="Refdecomentario"/>
          <w:rFonts w:cs="Times New Roman"/>
          <w:szCs w:val="24"/>
        </w:rPr>
        <w:commentReference w:id="95"/>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96"/>
      <w:r w:rsidRPr="00241FB2">
        <w:rPr>
          <w:rFonts w:cs="Times New Roman"/>
          <w:szCs w:val="24"/>
        </w:rPr>
        <w:t>R</w:t>
      </w:r>
      <w:commentRangeEnd w:id="96"/>
      <w:r w:rsidRPr="00241FB2">
        <w:rPr>
          <w:rStyle w:val="Refdecomentario"/>
          <w:rFonts w:cs="Times New Roman"/>
          <w:szCs w:val="24"/>
        </w:rPr>
        <w:commentReference w:id="96"/>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97"/>
      <w:r w:rsidRPr="00241FB2">
        <w:rPr>
          <w:rFonts w:cs="Times New Roman"/>
          <w:szCs w:val="24"/>
        </w:rPr>
        <w:t>U</w:t>
      </w:r>
      <w:commentRangeEnd w:id="97"/>
      <w:r w:rsidRPr="00241FB2">
        <w:rPr>
          <w:rStyle w:val="Refdecomentario"/>
          <w:rFonts w:cs="Times New Roman"/>
          <w:szCs w:val="24"/>
        </w:rPr>
        <w:commentReference w:id="97"/>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8" w:name="_Toc440985144"/>
      <w:commentRangeStart w:id="99"/>
      <w:r w:rsidRPr="00285913">
        <w:rPr>
          <w:b/>
        </w:rPr>
        <w:lastRenderedPageBreak/>
        <w:t>A</w:t>
      </w:r>
      <w:commentRangeEnd w:id="99"/>
      <w:r w:rsidR="002225AA">
        <w:rPr>
          <w:rStyle w:val="Refdecomentario"/>
        </w:rPr>
        <w:commentReference w:id="99"/>
      </w:r>
      <w:r w:rsidRPr="00285913">
        <w:rPr>
          <w:b/>
        </w:rPr>
        <w:t>nexos</w:t>
      </w:r>
      <w:bookmarkEnd w:id="98"/>
    </w:p>
    <w:p w14:paraId="61F205FA" w14:textId="77777777" w:rsidR="000F2962" w:rsidRDefault="000F2962" w:rsidP="00257918">
      <w:pPr>
        <w:rPr>
          <w:rFonts w:cs="Times New Roman"/>
          <w:b/>
          <w:szCs w:val="24"/>
        </w:rPr>
      </w:pPr>
    </w:p>
    <w:p w14:paraId="36AD8D4E" w14:textId="25FF332E" w:rsidR="00B632FC" w:rsidRDefault="00B632FC" w:rsidP="00B632FC">
      <w:pPr>
        <w:ind w:firstLine="708"/>
      </w:pPr>
      <w:r>
        <w:t xml:space="preserve">En los anexos se incluye material complementario que apoya la documentación investigativa, tales como consentimientos informados, entrevistas, </w:t>
      </w:r>
      <w:r w:rsidR="0038182A">
        <w:t xml:space="preserve">material fotográfico, </w:t>
      </w:r>
      <w:r>
        <w:t xml:space="preserve">etc. Evite incluir material que puede estar protegido por derechos de autor, tales como pruebas psicológicas, fragmentos de libros, artículos de revistas, patentes, etc. </w:t>
      </w:r>
      <w:r w:rsidR="00510280">
        <w:t>Los siguientes anexos son trucos y recomendaciones que surgen constantemente en la elaboración de un documento en Word.</w:t>
      </w:r>
    </w:p>
    <w:p w14:paraId="403F15F1" w14:textId="515B01C2" w:rsidR="00B632FC" w:rsidRDefault="00B632FC" w:rsidP="00B632FC">
      <w:pPr>
        <w:ind w:firstLine="708"/>
      </w:pPr>
    </w:p>
    <w:p w14:paraId="37437167" w14:textId="429100EB" w:rsidR="00A75CFD" w:rsidRDefault="00B632FC" w:rsidP="00B632FC">
      <w:pPr>
        <w:rPr>
          <w:b/>
        </w:rPr>
      </w:pPr>
      <w:r w:rsidRPr="00B632FC">
        <w:rPr>
          <w:b/>
        </w:rPr>
        <w:t>Anexo 1</w:t>
      </w:r>
      <w:r w:rsidR="00D724E6">
        <w:rPr>
          <w:b/>
        </w:rPr>
        <w:t xml:space="preserve">. </w:t>
      </w:r>
      <w:r w:rsidR="00A75CFD">
        <w:rPr>
          <w:b/>
        </w:rPr>
        <w:t>Mendeley, gestor bibliográfico</w:t>
      </w:r>
      <w:r w:rsidR="00787A23">
        <w:rPr>
          <w:b/>
        </w:rPr>
        <w:t xml:space="preserve"> </w:t>
      </w:r>
      <w:r w:rsidR="00787A23">
        <w:rPr>
          <w:b/>
          <w:noProof/>
          <w:lang w:eastAsia="es-CO"/>
        </w:rPr>
        <w:drawing>
          <wp:inline distT="0" distB="0" distL="0" distR="0" wp14:anchorId="4FDD1196" wp14:editId="0FED7F12">
            <wp:extent cx="955298" cy="224287"/>
            <wp:effectExtent l="0" t="0" r="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endeley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024275" cy="240482"/>
                    </a:xfrm>
                    <a:prstGeom prst="rect">
                      <a:avLst/>
                    </a:prstGeom>
                  </pic:spPr>
                </pic:pic>
              </a:graphicData>
            </a:graphic>
          </wp:inline>
        </w:drawing>
      </w:r>
    </w:p>
    <w:p w14:paraId="601F24E8" w14:textId="04C2C05D" w:rsidR="00A75CFD" w:rsidRPr="007C3503" w:rsidRDefault="00A75CFD" w:rsidP="00B632FC"/>
    <w:p w14:paraId="6C83625F" w14:textId="571E377C" w:rsidR="007C3503" w:rsidRDefault="00787A23" w:rsidP="007C3503">
      <w:pPr>
        <w:ind w:firstLine="708"/>
      </w:pPr>
      <w:r w:rsidRPr="007C3503">
        <w:rPr>
          <w:rFonts w:cs="Times New Roman"/>
          <w:szCs w:val="24"/>
        </w:rPr>
        <w:t>Recuerda, debes escoger solo un método para realizar las citas y referencias, es decir, debes seleccionar entre Microsoft Word, Mendeley o “Manuales”</w:t>
      </w:r>
      <w:r>
        <w:rPr>
          <w:rFonts w:cs="Times New Roman"/>
          <w:szCs w:val="24"/>
        </w:rPr>
        <w:t xml:space="preserve">, no se deben mezclar entre sí, nuestra recomendación principal siempre será Mendeley. </w:t>
      </w:r>
      <w:r w:rsidR="00A75CFD" w:rsidRPr="00A75CFD">
        <w:t xml:space="preserve">El gestor </w:t>
      </w:r>
      <w:r w:rsidR="007C3503">
        <w:t xml:space="preserve">nativo </w:t>
      </w:r>
      <w:r w:rsidR="00A75CFD" w:rsidRPr="00A75CFD">
        <w:t>de Word es una buena herramienta</w:t>
      </w:r>
      <w:r w:rsidR="007C3503">
        <w:t xml:space="preserve"> (aunque con algunos errores),</w:t>
      </w:r>
      <w:r w:rsidR="00A75CFD" w:rsidRPr="00A75CFD">
        <w:t xml:space="preserve"> pero si deseas más rigurosidad y aumentar la calidad de tus citas y referencias, te recomendamos Mendeley, un gestor que te permite </w:t>
      </w:r>
      <w:r w:rsidR="007C3503">
        <w:t xml:space="preserve">almacenar, subrayar e insertar notas en PDF´s, guardar fichas bibliográficas, elaborar citas y bibliografías en APA, Vancouver, IEEE y más de 1.000 estilos diferentes, exportar registros, compartir documentos, etc. </w:t>
      </w:r>
      <w:r w:rsidR="00A848DB">
        <w:t>Sigue estos pasos:</w:t>
      </w:r>
    </w:p>
    <w:p w14:paraId="7B786D76" w14:textId="77777777" w:rsidR="00A848DB" w:rsidRDefault="00A848DB" w:rsidP="007C3503">
      <w:pPr>
        <w:ind w:firstLine="708"/>
      </w:pPr>
    </w:p>
    <w:p w14:paraId="1E93EF30" w14:textId="3D0D46DB" w:rsidR="00A848DB" w:rsidRDefault="00A848DB" w:rsidP="00F8791F">
      <w:pPr>
        <w:pStyle w:val="Prrafodelista"/>
        <w:numPr>
          <w:ilvl w:val="0"/>
          <w:numId w:val="8"/>
        </w:numPr>
        <w:ind w:left="360"/>
      </w:pPr>
      <w:r>
        <w:t xml:space="preserve">Crear cuenta en Mendeley: </w:t>
      </w:r>
      <w:hyperlink r:id="rId31" w:history="1">
        <w:r w:rsidRPr="00C27305">
          <w:rPr>
            <w:rStyle w:val="Hipervnculo"/>
          </w:rPr>
          <w:t>https://www.mendeley.com/join/</w:t>
        </w:r>
      </w:hyperlink>
      <w:r w:rsidR="00787A23">
        <w:rPr>
          <w:rStyle w:val="Hipervnculo"/>
        </w:rPr>
        <w:t>.</w:t>
      </w:r>
      <w:r>
        <w:t xml:space="preserve"> </w:t>
      </w:r>
    </w:p>
    <w:p w14:paraId="1E49CA49" w14:textId="0DA231A1" w:rsidR="007C3503" w:rsidRDefault="00A848DB" w:rsidP="00F8791F">
      <w:pPr>
        <w:pStyle w:val="Prrafodelista"/>
        <w:numPr>
          <w:ilvl w:val="0"/>
          <w:numId w:val="8"/>
        </w:numPr>
        <w:ind w:left="360"/>
      </w:pPr>
      <w:r>
        <w:t>Descarga</w:t>
      </w:r>
      <w:r w:rsidR="00F8791F">
        <w:t>r</w:t>
      </w:r>
      <w:r>
        <w:t xml:space="preserve"> e instala</w:t>
      </w:r>
      <w:r w:rsidR="00F8791F">
        <w:t>r</w:t>
      </w:r>
      <w:r>
        <w:t xml:space="preserve"> Mendeley</w:t>
      </w:r>
      <w:r w:rsidR="00E53CFB">
        <w:t xml:space="preserve">, disponible para Windows, </w:t>
      </w:r>
      <w:r>
        <w:t xml:space="preserve"> </w:t>
      </w:r>
      <w:r w:rsidR="00E53CFB">
        <w:t xml:space="preserve">Mac, Linux, iPhone, iPad, Android </w:t>
      </w:r>
      <w:hyperlink r:id="rId32" w:history="1">
        <w:r w:rsidRPr="00C27305">
          <w:rPr>
            <w:rStyle w:val="Hipervnculo"/>
          </w:rPr>
          <w:t>https://www.mendeley.com/download-mendeley-desktop/</w:t>
        </w:r>
      </w:hyperlink>
      <w:r w:rsidR="00787A23">
        <w:rPr>
          <w:rStyle w:val="Hipervnculo"/>
        </w:rPr>
        <w:t>.</w:t>
      </w:r>
    </w:p>
    <w:p w14:paraId="57C66B59" w14:textId="24C26324" w:rsidR="00A848DB" w:rsidRDefault="00A848DB" w:rsidP="00F8791F">
      <w:pPr>
        <w:pStyle w:val="Prrafodelista"/>
        <w:numPr>
          <w:ilvl w:val="0"/>
          <w:numId w:val="8"/>
        </w:numPr>
        <w:ind w:left="360"/>
      </w:pPr>
      <w:r>
        <w:t>Ingresa</w:t>
      </w:r>
      <w:r w:rsidR="00F8791F">
        <w:t>r</w:t>
      </w:r>
      <w:r>
        <w:t xml:space="preserve"> email y clave.</w:t>
      </w:r>
    </w:p>
    <w:p w14:paraId="3DF307E5" w14:textId="793CA772" w:rsidR="00A848DB" w:rsidRDefault="00A848DB" w:rsidP="00F8791F">
      <w:pPr>
        <w:pStyle w:val="Prrafodelista"/>
        <w:numPr>
          <w:ilvl w:val="0"/>
          <w:numId w:val="8"/>
        </w:numPr>
        <w:ind w:left="360"/>
      </w:pPr>
      <w:r>
        <w:t>Instala</w:t>
      </w:r>
      <w:r w:rsidR="00F8791F">
        <w:t>r</w:t>
      </w:r>
      <w:r>
        <w:t xml:space="preserve"> plugin </w:t>
      </w:r>
      <w:r w:rsidR="00787A23">
        <w:t>para insertar citas y referencias desde</w:t>
      </w:r>
      <w:r>
        <w:t xml:space="preserve"> Microsoft Word, ruta</w:t>
      </w:r>
      <w:r w:rsidR="00F8791F">
        <w:t>:</w:t>
      </w:r>
      <w:r>
        <w:t xml:space="preserve"> Tools &gt; Install MS Word Plugin.</w:t>
      </w:r>
    </w:p>
    <w:p w14:paraId="4E48C8B0" w14:textId="77777777" w:rsidR="00787A23" w:rsidRDefault="00F8791F" w:rsidP="00F8791F">
      <w:pPr>
        <w:pStyle w:val="Prrafodelista"/>
        <w:numPr>
          <w:ilvl w:val="0"/>
          <w:numId w:val="8"/>
        </w:numPr>
        <w:ind w:left="360"/>
      </w:pPr>
      <w:r>
        <w:t>Uso de Mend</w:t>
      </w:r>
      <w:r w:rsidR="00787A23">
        <w:t>e</w:t>
      </w:r>
      <w:r>
        <w:t xml:space="preserve">ley: </w:t>
      </w:r>
    </w:p>
    <w:p w14:paraId="60313984" w14:textId="0119652C" w:rsidR="00787A23" w:rsidRDefault="00E53CFB" w:rsidP="00787A23">
      <w:pPr>
        <w:pStyle w:val="Prrafodelista"/>
        <w:numPr>
          <w:ilvl w:val="0"/>
          <w:numId w:val="9"/>
        </w:numPr>
        <w:ind w:left="643"/>
      </w:pPr>
      <w:r>
        <w:t xml:space="preserve">Video tutorial oficial (inglés)  </w:t>
      </w:r>
      <w:hyperlink r:id="rId33" w:history="1">
        <w:r w:rsidRPr="00C27305">
          <w:rPr>
            <w:rStyle w:val="Hipervnculo"/>
          </w:rPr>
          <w:t>https://goo.gl/As4EN3</w:t>
        </w:r>
      </w:hyperlink>
      <w:r>
        <w:rPr>
          <w:rStyle w:val="Hipervnculo"/>
        </w:rPr>
        <w:t>.</w:t>
      </w:r>
    </w:p>
    <w:p w14:paraId="4ACF4E4C" w14:textId="79F25198" w:rsidR="00787A23" w:rsidRDefault="00787A23" w:rsidP="00787A23">
      <w:pPr>
        <w:pStyle w:val="Prrafodelista"/>
        <w:numPr>
          <w:ilvl w:val="0"/>
          <w:numId w:val="9"/>
        </w:numPr>
        <w:ind w:left="643"/>
      </w:pPr>
      <w:r>
        <w:t xml:space="preserve">Tutorial Prezi (español) </w:t>
      </w:r>
      <w:hyperlink r:id="rId34" w:history="1">
        <w:r w:rsidRPr="00D9177C">
          <w:rPr>
            <w:rStyle w:val="Hipervnculo"/>
          </w:rPr>
          <w:t>https://goo.gl/LdQbkg</w:t>
        </w:r>
      </w:hyperlink>
      <w:r>
        <w:t xml:space="preserve">. </w:t>
      </w:r>
    </w:p>
    <w:p w14:paraId="006B86D8" w14:textId="77777777" w:rsidR="00F8791F" w:rsidRDefault="00F8791F" w:rsidP="00787A23"/>
    <w:p w14:paraId="0142D9D9" w14:textId="77777777" w:rsidR="007C3503" w:rsidRPr="00A75CFD" w:rsidRDefault="007C3503" w:rsidP="00A848DB"/>
    <w:p w14:paraId="07F6CCCA" w14:textId="5980E3BB" w:rsidR="00572C56" w:rsidRPr="002F4089" w:rsidRDefault="00572C56" w:rsidP="00572C56">
      <w:pPr>
        <w:rPr>
          <w:rFonts w:cs="Times New Roman"/>
          <w:b/>
          <w:szCs w:val="24"/>
        </w:rPr>
      </w:pPr>
      <w:r w:rsidRPr="002F4089">
        <w:rPr>
          <w:rFonts w:cs="Times New Roman"/>
          <w:b/>
          <w:szCs w:val="24"/>
        </w:rPr>
        <w:lastRenderedPageBreak/>
        <w:t xml:space="preserve">Anexo </w:t>
      </w:r>
      <w:r>
        <w:rPr>
          <w:rFonts w:cs="Times New Roman"/>
          <w:b/>
          <w:szCs w:val="24"/>
        </w:rPr>
        <w:t>2</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77777777" w:rsidR="00572C56" w:rsidRDefault="00572C56" w:rsidP="00572C56">
      <w:pPr>
        <w:ind w:firstLine="708"/>
        <w:rPr>
          <w:rFonts w:cs="Times New Roman"/>
          <w:szCs w:val="24"/>
        </w:rPr>
      </w:pPr>
      <w:r>
        <w:rPr>
          <w:rFonts w:cs="Times New Roman"/>
          <w:szCs w:val="24"/>
        </w:rPr>
        <w:t xml:space="preserve">Uno de los aspectos que más puede causar confusión en Normas APA es lo referente a la citación de material legal y jurídico; de hecho, la misma American Psychological Association (2010) refiere al uso del manual internacional “Bluebook: A Uniform System of Citation”, pues estos dos estilos difieren en su formato de cita y referencia, esto es, “las publicaciones periódicas legales citan las referencias al pie de la página, en tanto que las revistas científicas de la APA ubican todas las referencias, incluyendo aquellas de materiales legales, en la lista de referencias” (American Psychological Association, 2010, p. 216). Si usted desea conocer y adaptar los lineamientos del Bluebook, puede consultarlos en </w:t>
      </w:r>
      <w:hyperlink r:id="rId35" w:history="1">
        <w:r w:rsidRPr="00204985">
          <w:rPr>
            <w:rStyle w:val="Hipervnculo"/>
            <w:rFonts w:cs="Times New Roman"/>
            <w:szCs w:val="24"/>
          </w:rPr>
          <w:t>https://www.legalbluebook.com/</w:t>
        </w:r>
      </w:hyperlink>
      <w:r>
        <w:rPr>
          <w:rFonts w:cs="Times New Roman"/>
          <w:szCs w:val="24"/>
        </w:rPr>
        <w:t>; asimismo, algunos ejemplos del manual de la APA están basados en el sistema jurídico estadounidense, lo que sin duda podría causar cierto conflicto con el entorno legal colombiano; ambos serán aceptados en los trabajos de grado y tesis de la Universidad de San Buenaventura. 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Default="00572C56" w:rsidP="00572C56">
      <w:pPr>
        <w:rPr>
          <w:rFonts w:cs="Times New Roman"/>
          <w:b/>
          <w:szCs w:val="24"/>
        </w:rPr>
      </w:pPr>
      <w:r w:rsidRPr="00590932">
        <w:rPr>
          <w:rFonts w:cs="Times New Roman"/>
          <w:b/>
          <w:szCs w:val="24"/>
        </w:rPr>
        <w:t>Citas</w:t>
      </w:r>
    </w:p>
    <w:p w14:paraId="4E7AF939" w14:textId="77777777" w:rsidR="00572C56" w:rsidRPr="00590932" w:rsidRDefault="00572C56" w:rsidP="00572C56">
      <w:pPr>
        <w:rPr>
          <w:rFonts w:cs="Times New Roman"/>
          <w:b/>
          <w:szCs w:val="24"/>
        </w:rPr>
      </w:pPr>
    </w:p>
    <w:p w14:paraId="5EB7DE91" w14:textId="77777777" w:rsidR="00572C56" w:rsidRDefault="00572C56" w:rsidP="00572C56">
      <w:pPr>
        <w:rPr>
          <w:rFonts w:cs="Times New Roman"/>
          <w:szCs w:val="24"/>
        </w:rPr>
      </w:pP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Presidencia de la República, 1991)</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1994)</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Presidencia de la República, 1998)</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14)</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Salud y Protección Social, 2012)</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3b)</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rte Constitucional,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Salud y Protección Social, 2012)</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Hacienda y Crédito Público. Superintendencia Financiera,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Minas y Energía, 2010)</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España. Ministerio de Trabajo y Asuntos Sociales. Instituto Nacional de Seguridad e Higiene en el Trabajo, 199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Ambiente Vivienda y Desarrollo Territorial, 2007)</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Comunicaciones, 2001)</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Ministerio de Educación Nacional, 2006)</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 xml:space="preserve">(Colombia. Corte </w:t>
      </w:r>
      <w:r w:rsidRPr="005735BA">
        <w:rPr>
          <w:rFonts w:cs="Times New Roman"/>
          <w:noProof/>
          <w:szCs w:val="24"/>
        </w:rPr>
        <w:lastRenderedPageBreak/>
        <w:t>Constitucional, 2003a)</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10)</w:t>
      </w:r>
      <w:r w:rsidRPr="005735BA">
        <w:rPr>
          <w:rFonts w:cs="Times New Roman"/>
          <w:szCs w:val="24"/>
        </w:rPr>
        <w:fldChar w:fldCharType="end"/>
      </w:r>
      <w:r>
        <w:rPr>
          <w:rFonts w:cs="Times New Roman"/>
          <w:szCs w:val="24"/>
        </w:rPr>
        <w:t xml:space="preserve"> - </w:t>
      </w:r>
      <w:r w:rsidRPr="005735BA">
        <w:rPr>
          <w:rFonts w:cs="Times New Roman"/>
          <w:szCs w:val="24"/>
        </w:rPr>
        <w:fldChar w:fldCharType="begin" w:fldLock="1"/>
      </w:r>
      <w:r w:rsidRPr="005735BA">
        <w:rPr>
          <w:rFonts w:cs="Times New Roman"/>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5735BA">
        <w:rPr>
          <w:rFonts w:cs="Times New Roman"/>
          <w:szCs w:val="24"/>
        </w:rPr>
        <w:fldChar w:fldCharType="separate"/>
      </w:r>
      <w:r w:rsidRPr="005735BA">
        <w:rPr>
          <w:rFonts w:cs="Times New Roman"/>
          <w:noProof/>
          <w:szCs w:val="24"/>
        </w:rPr>
        <w:t>(Colombia. Congreso de la República, 2006)</w:t>
      </w:r>
      <w:r w:rsidRPr="005735BA">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Contraloría General de la Nación, 2003)</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Unidad Nacional para la Gestión del Riesgo de Desastres, 2012)</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Departamento Administrativo Nacional de Estadística -DANE-, 2011)</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Departamento Administrativo de Ciencia Tecnología e Innovación -Colciencias-, 2015)</w:t>
      </w:r>
      <w:r>
        <w:rPr>
          <w:rFonts w:cs="Times New Roman"/>
          <w:szCs w:val="24"/>
        </w:rPr>
        <w:fldChar w:fldCharType="end"/>
      </w:r>
      <w:r>
        <w:rPr>
          <w:rFonts w:cs="Times New Roman"/>
          <w:szCs w:val="24"/>
        </w:rPr>
        <w:t xml:space="preserve"> - </w:t>
      </w:r>
      <w:r>
        <w:rPr>
          <w:rFonts w:cs="Times New Roman"/>
          <w:szCs w:val="24"/>
        </w:rPr>
        <w:fldChar w:fldCharType="begin" w:fldLock="1"/>
      </w:r>
      <w:r>
        <w:rPr>
          <w:rFonts w:cs="Times New Roman"/>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Pr>
          <w:rFonts w:cs="Times New Roman"/>
          <w:szCs w:val="24"/>
        </w:rPr>
        <w:fldChar w:fldCharType="separate"/>
      </w:r>
      <w:r w:rsidRPr="005735BA">
        <w:rPr>
          <w:rFonts w:cs="Times New Roman"/>
          <w:noProof/>
          <w:szCs w:val="24"/>
        </w:rPr>
        <w:t>(Colombia. Procuraduría General de la Nación, 2012)</w:t>
      </w:r>
      <w:r>
        <w:rPr>
          <w:rFonts w:cs="Times New Roman"/>
          <w:szCs w:val="24"/>
        </w:rPr>
        <w:fldChar w:fldCharType="end"/>
      </w:r>
      <w:r>
        <w:rPr>
          <w:rFonts w:cs="Times New Roman"/>
          <w:szCs w:val="24"/>
        </w:rPr>
        <w:t>.</w:t>
      </w:r>
    </w:p>
    <w:p w14:paraId="4EE238DE" w14:textId="77777777" w:rsidR="00572C56" w:rsidRPr="005735BA" w:rsidRDefault="00572C56" w:rsidP="00572C56">
      <w:pPr>
        <w:rPr>
          <w:rFonts w:cs="Times New Roman"/>
          <w:szCs w:val="24"/>
        </w:rPr>
      </w:pPr>
    </w:p>
    <w:p w14:paraId="57AC6E78" w14:textId="77777777" w:rsidR="00572C56" w:rsidRDefault="00572C56" w:rsidP="00572C56">
      <w:pPr>
        <w:jc w:val="center"/>
        <w:rPr>
          <w:rFonts w:cs="Times New Roman"/>
          <w:b/>
          <w:szCs w:val="24"/>
        </w:rPr>
      </w:pPr>
      <w:r w:rsidRPr="00590932">
        <w:rPr>
          <w:rFonts w:cs="Times New Roman"/>
          <w:b/>
          <w:szCs w:val="24"/>
        </w:rPr>
        <w:t>Referencias</w:t>
      </w:r>
    </w:p>
    <w:p w14:paraId="0D16D8EC" w14:textId="77777777" w:rsidR="00572C56" w:rsidRPr="00590932" w:rsidRDefault="00572C56" w:rsidP="00572C56">
      <w:pPr>
        <w:jc w:val="center"/>
        <w:rPr>
          <w:rFonts w:cs="Times New Roman"/>
          <w:b/>
          <w:szCs w:val="24"/>
        </w:rPr>
      </w:pPr>
    </w:p>
    <w:p w14:paraId="408C9BB8"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szCs w:val="24"/>
        </w:rPr>
        <w:fldChar w:fldCharType="begin" w:fldLock="1"/>
      </w:r>
      <w:r w:rsidRPr="005735BA">
        <w:rPr>
          <w:rFonts w:cs="Times New Roman"/>
          <w:szCs w:val="24"/>
        </w:rPr>
        <w:instrText xml:space="preserve">ADDIN Mendeley Bibliography CSL_BIBLIOGRAPHY </w:instrText>
      </w:r>
      <w:r w:rsidRPr="005735BA">
        <w:rPr>
          <w:rFonts w:cs="Times New Roman"/>
          <w:szCs w:val="24"/>
        </w:rPr>
        <w:fldChar w:fldCharType="separate"/>
      </w:r>
      <w:r w:rsidRPr="005735BA">
        <w:rPr>
          <w:rFonts w:cs="Times New Roman"/>
          <w:noProof/>
          <w:szCs w:val="24"/>
        </w:rPr>
        <w:t xml:space="preserve">Colombia. Congreso de la República. (1994). </w:t>
      </w:r>
      <w:r w:rsidRPr="005735BA">
        <w:rPr>
          <w:rFonts w:cs="Times New Roman"/>
          <w:i/>
          <w:iCs/>
          <w:noProof/>
          <w:szCs w:val="24"/>
        </w:rPr>
        <w:t>Ley 133 de 1994 (mayo 23): por la cual se desarrolla el Decreto de Libertad Religiosa y de Cultos, reconocido en el artículo 19 de la Constitución Política</w:t>
      </w:r>
      <w:r w:rsidRPr="005735BA">
        <w:rPr>
          <w:rFonts w:cs="Times New Roman"/>
          <w:noProof/>
          <w:szCs w:val="24"/>
        </w:rPr>
        <w:t>. Bogotá: Diario Oficial.</w:t>
      </w:r>
    </w:p>
    <w:p w14:paraId="6D3EAE58"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06). </w:t>
      </w:r>
      <w:r w:rsidRPr="005735BA">
        <w:rPr>
          <w:rFonts w:cs="Times New Roman"/>
          <w:i/>
          <w:iCs/>
          <w:noProof/>
          <w:szCs w:val="24"/>
        </w:rPr>
        <w:t>Ley 1098 de 2006 (noviembre 8): por la cual se expide el Código de la Infancia y la Adolescencia en Colombia</w:t>
      </w:r>
      <w:r w:rsidRPr="005735BA">
        <w:rPr>
          <w:rFonts w:cs="Times New Roman"/>
          <w:noProof/>
          <w:szCs w:val="24"/>
        </w:rPr>
        <w:t>. Bogotá: Diario Oficial.</w:t>
      </w:r>
    </w:p>
    <w:p w14:paraId="18B35145"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10). </w:t>
      </w:r>
      <w:r w:rsidRPr="005735BA">
        <w:rPr>
          <w:rFonts w:cs="Times New Roman"/>
          <w:i/>
          <w:iCs/>
          <w:noProof/>
          <w:szCs w:val="24"/>
        </w:rPr>
        <w:t>Código penal y de procedimiento penal anotado</w:t>
      </w:r>
      <w:r w:rsidRPr="005735BA">
        <w:rPr>
          <w:rFonts w:cs="Times New Roman"/>
          <w:noProof/>
          <w:szCs w:val="24"/>
        </w:rPr>
        <w:t>. Bogotá: Leyer.</w:t>
      </w:r>
    </w:p>
    <w:p w14:paraId="32417BBD"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greso de la República. (2014). </w:t>
      </w:r>
      <w:r w:rsidRPr="005735BA">
        <w:rPr>
          <w:rFonts w:cs="Times New Roman"/>
          <w:i/>
          <w:iCs/>
          <w:noProof/>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5735BA">
        <w:rPr>
          <w:rFonts w:cs="Times New Roman"/>
          <w:noProof/>
          <w:szCs w:val="24"/>
        </w:rPr>
        <w:t>. Bogotá: Diario Oficial.</w:t>
      </w:r>
    </w:p>
    <w:p w14:paraId="1534D9EE"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ntraloría General de la Nación. (2003). </w:t>
      </w:r>
      <w:r w:rsidRPr="005735BA">
        <w:rPr>
          <w:rFonts w:cs="Times New Roman"/>
          <w:i/>
          <w:iCs/>
          <w:noProof/>
          <w:szCs w:val="24"/>
        </w:rPr>
        <w:t>La deserción escolar en la educación básica media</w:t>
      </w:r>
      <w:r w:rsidRPr="005735BA">
        <w:rPr>
          <w:rFonts w:cs="Times New Roman"/>
          <w:noProof/>
          <w:szCs w:val="24"/>
        </w:rPr>
        <w:t>. Bogotá: Contraloría.</w:t>
      </w:r>
    </w:p>
    <w:p w14:paraId="279931E4"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3a). </w:t>
      </w:r>
      <w:r w:rsidRPr="005735BA">
        <w:rPr>
          <w:rFonts w:cs="Times New Roman"/>
          <w:i/>
          <w:iCs/>
          <w:noProof/>
          <w:szCs w:val="24"/>
        </w:rPr>
        <w:t>Sentencia SU.805 de 2003: vía de hecho en proceso de lanzamiento por ocupacion de hecho / debido proceso de querellados - vulneración por actuaciones arbitrarias. M. P. Jaime Córdoba Triviño</w:t>
      </w:r>
      <w:r w:rsidRPr="005735BA">
        <w:rPr>
          <w:rFonts w:cs="Times New Roman"/>
          <w:noProof/>
          <w:szCs w:val="24"/>
        </w:rPr>
        <w:t>. Bogotá: Corte Constitucional.</w:t>
      </w:r>
    </w:p>
    <w:p w14:paraId="3B1BB4AC"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3b). </w:t>
      </w:r>
      <w:r w:rsidRPr="005735BA">
        <w:rPr>
          <w:rFonts w:cs="Times New Roman"/>
          <w:i/>
          <w:iCs/>
          <w:noProof/>
          <w:szCs w:val="24"/>
        </w:rPr>
        <w:t>Sentencia T-361 de 2003: acción de tutela instaurada por Elkis Patricia Jiménez Castro contra la Universidad Cooperativa de Colombia – Seccional Santa Marta. M.P. Manuel José Cepeda Espinosa</w:t>
      </w:r>
      <w:r w:rsidRPr="005735BA">
        <w:rPr>
          <w:rFonts w:cs="Times New Roman"/>
          <w:noProof/>
          <w:szCs w:val="24"/>
        </w:rPr>
        <w:t>. Bogotá: Corte Constitucional.</w:t>
      </w:r>
    </w:p>
    <w:p w14:paraId="30EEF0D8"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Corte Constitucional. (2006). </w:t>
      </w:r>
      <w:r w:rsidRPr="005735BA">
        <w:rPr>
          <w:rFonts w:cs="Times New Roman"/>
          <w:i/>
          <w:iCs/>
          <w:noProof/>
          <w:szCs w:val="24"/>
        </w:rPr>
        <w:t>Sentencia T-264 de 2006: acción de tutela instaurada por Fanny Stella Lesmes Galarza, en representación de su menor hijo Paul Andrés Rodríguez Lesmes contra la Universidad de los Andes. M.P. Jaime Araújo Rentería</w:t>
      </w:r>
      <w:r w:rsidRPr="005735BA">
        <w:rPr>
          <w:rFonts w:cs="Times New Roman"/>
          <w:noProof/>
          <w:szCs w:val="24"/>
        </w:rPr>
        <w:t>. Bogotá: Corte Constitucional.</w:t>
      </w:r>
    </w:p>
    <w:p w14:paraId="599A5773"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Departamento Administrativo de Ciencia Tecnología e Innovación -Colciencias-. (2015). </w:t>
      </w:r>
      <w:r w:rsidRPr="005735BA">
        <w:rPr>
          <w:rFonts w:cs="Times New Roman"/>
          <w:i/>
          <w:iCs/>
          <w:noProof/>
          <w:szCs w:val="24"/>
        </w:rPr>
        <w:t>Resultados finales de la Convocatoria Nacional para el Reconocimiento y Medición de Grupos de Investigación, Desarrollo Tecnológico o de Innovación y para el Reconocimiento de Investigadores del SNCTeI</w:t>
      </w:r>
      <w:r w:rsidRPr="005735BA">
        <w:rPr>
          <w:rFonts w:cs="Times New Roman"/>
          <w:noProof/>
          <w:szCs w:val="24"/>
        </w:rPr>
        <w:t>. Bogotá: Colciencias.</w:t>
      </w:r>
    </w:p>
    <w:p w14:paraId="1119AD79"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lastRenderedPageBreak/>
        <w:t xml:space="preserve">Colombia. Departamento Administrativo Nacional de Estadística -DANE-. (2011). </w:t>
      </w:r>
      <w:r w:rsidRPr="005735BA">
        <w:rPr>
          <w:rFonts w:cs="Times New Roman"/>
          <w:i/>
          <w:iCs/>
          <w:noProof/>
          <w:szCs w:val="24"/>
        </w:rPr>
        <w:t>Encuesta de convivencia escolar y circunstancias que la afectan - ECECA, para estudiantes de 5</w:t>
      </w:r>
      <w:r w:rsidRPr="005735BA">
        <w:rPr>
          <w:rFonts w:cs="Times New Roman"/>
          <w:i/>
          <w:iCs/>
          <w:noProof/>
          <w:szCs w:val="24"/>
          <w:vertAlign w:val="superscript"/>
        </w:rPr>
        <w:t>o</w:t>
      </w:r>
      <w:r w:rsidRPr="005735BA">
        <w:rPr>
          <w:rFonts w:cs="Times New Roman"/>
          <w:i/>
          <w:iCs/>
          <w:noProof/>
          <w:szCs w:val="24"/>
        </w:rPr>
        <w:t xml:space="preserve"> a 11</w:t>
      </w:r>
      <w:r w:rsidRPr="005735BA">
        <w:rPr>
          <w:rFonts w:cs="Times New Roman"/>
          <w:i/>
          <w:iCs/>
          <w:noProof/>
          <w:szCs w:val="24"/>
          <w:vertAlign w:val="superscript"/>
        </w:rPr>
        <w:t>o</w:t>
      </w:r>
      <w:r w:rsidRPr="005735BA">
        <w:rPr>
          <w:rFonts w:cs="Times New Roman"/>
          <w:i/>
          <w:iCs/>
          <w:noProof/>
          <w:szCs w:val="24"/>
        </w:rPr>
        <w:t xml:space="preserve"> de Bogotá</w:t>
      </w:r>
      <w:r w:rsidRPr="005735BA">
        <w:rPr>
          <w:rFonts w:cs="Times New Roman"/>
          <w:noProof/>
          <w:szCs w:val="24"/>
        </w:rPr>
        <w:t>. Bogotá: DANE.</w:t>
      </w:r>
    </w:p>
    <w:p w14:paraId="2120B481"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Ambiente Vivienda y Desarrollo Territorial. (2007). </w:t>
      </w:r>
      <w:r w:rsidRPr="005735BA">
        <w:rPr>
          <w:rFonts w:cs="Times New Roman"/>
          <w:i/>
          <w:iCs/>
          <w:noProof/>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5735BA">
        <w:rPr>
          <w:rFonts w:cs="Times New Roman"/>
          <w:noProof/>
          <w:szCs w:val="24"/>
        </w:rPr>
        <w:t xml:space="preserve"> Bogotá: Diario Oficial.</w:t>
      </w:r>
    </w:p>
    <w:p w14:paraId="7EB97F84"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Comunicaciones. (2001). </w:t>
      </w:r>
      <w:r w:rsidRPr="005735BA">
        <w:rPr>
          <w:rFonts w:cs="Times New Roman"/>
          <w:i/>
          <w:iCs/>
          <w:noProof/>
          <w:szCs w:val="24"/>
        </w:rPr>
        <w:t>Resolución 000797 DE 2001 (junio 8): por la cual se atribuyen unas bandas de frecuencias radioeléctricas para su libre utilización dentro del territorio nacional</w:t>
      </w:r>
      <w:r w:rsidRPr="005735BA">
        <w:rPr>
          <w:rFonts w:cs="Times New Roman"/>
          <w:noProof/>
          <w:szCs w:val="24"/>
        </w:rPr>
        <w:t>. Bogotá: Diario Oficial.</w:t>
      </w:r>
    </w:p>
    <w:p w14:paraId="2D5DF62C"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Educación Nacional. (2006). </w:t>
      </w:r>
      <w:r w:rsidRPr="005735BA">
        <w:rPr>
          <w:rFonts w:cs="Times New Roman"/>
          <w:i/>
          <w:iCs/>
          <w:noProof/>
          <w:szCs w:val="24"/>
        </w:rPr>
        <w:t>Plan Decenal de Educación 2006-2016: Pacto Social por la Educación</w:t>
      </w:r>
      <w:r w:rsidRPr="005735BA">
        <w:rPr>
          <w:rFonts w:cs="Times New Roman"/>
          <w:noProof/>
          <w:szCs w:val="24"/>
        </w:rPr>
        <w:t>. Bogotá: Ministerio de Educación Nacional.</w:t>
      </w:r>
    </w:p>
    <w:p w14:paraId="08B9BC59"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Colombia. Ministerio de Hacienda y Crédito Público. Superintendencia Financiera. (2006). Circular Externa 048 de 2006 (diciembre 22). Bogotá: Superfinanciera.</w:t>
      </w:r>
    </w:p>
    <w:p w14:paraId="587B44F3"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Minas y Energía. (2010). </w:t>
      </w:r>
      <w:r w:rsidRPr="005735BA">
        <w:rPr>
          <w:rFonts w:cs="Times New Roman"/>
          <w:i/>
          <w:iCs/>
          <w:noProof/>
          <w:szCs w:val="24"/>
        </w:rPr>
        <w:t>Reglamento técnico de iluminación y alumbrado público</w:t>
      </w:r>
      <w:r w:rsidRPr="005735BA">
        <w:rPr>
          <w:rFonts w:cs="Times New Roman"/>
          <w:noProof/>
          <w:szCs w:val="24"/>
        </w:rPr>
        <w:t>. Bogotá: Ministerio de Minas y Energìa.</w:t>
      </w:r>
    </w:p>
    <w:p w14:paraId="0C10F4F9"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Ministerio de Salud y Protección Social. (2012). </w:t>
      </w:r>
      <w:r w:rsidRPr="005735BA">
        <w:rPr>
          <w:rFonts w:cs="Times New Roman"/>
          <w:i/>
          <w:iCs/>
          <w:noProof/>
          <w:szCs w:val="24"/>
        </w:rPr>
        <w:t>Resolución 4331 de 2012 (diciembre 19): por medio de la cual se adiciona y modifica parcialmente la Resolución 3047 de 2008 modificada por la resolución 416 de 2009</w:t>
      </w:r>
      <w:r w:rsidRPr="005735BA">
        <w:rPr>
          <w:rFonts w:cs="Times New Roman"/>
          <w:noProof/>
          <w:szCs w:val="24"/>
        </w:rPr>
        <w:t>. Bogotá: Diario Oficial.</w:t>
      </w:r>
    </w:p>
    <w:p w14:paraId="0192AE02"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esidencia de la República. (1991). </w:t>
      </w:r>
      <w:r w:rsidRPr="005735BA">
        <w:rPr>
          <w:rFonts w:cs="Times New Roman"/>
          <w:i/>
          <w:iCs/>
          <w:noProof/>
          <w:szCs w:val="24"/>
        </w:rPr>
        <w:t>Constitución Política de Colombia.</w:t>
      </w:r>
      <w:r w:rsidRPr="005735BA">
        <w:rPr>
          <w:rFonts w:cs="Times New Roman"/>
          <w:noProof/>
          <w:szCs w:val="24"/>
        </w:rPr>
        <w:t xml:space="preserve"> Bogotá: Presidencia de la República.</w:t>
      </w:r>
    </w:p>
    <w:p w14:paraId="732A2305"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esidencia de la República. (1998). </w:t>
      </w:r>
      <w:r w:rsidRPr="005735BA">
        <w:rPr>
          <w:rFonts w:cs="Times New Roman"/>
          <w:i/>
          <w:iCs/>
          <w:noProof/>
          <w:szCs w:val="24"/>
        </w:rPr>
        <w:t>Decreto 1504 de 1998: por el cual se Reglamenta el Manejo del Espacio Público en los Planes de Ordenamiento Territorial</w:t>
      </w:r>
      <w:r w:rsidRPr="005735BA">
        <w:rPr>
          <w:rFonts w:cs="Times New Roman"/>
          <w:noProof/>
          <w:szCs w:val="24"/>
        </w:rPr>
        <w:t>. Bogotá: Diario Oficial.</w:t>
      </w:r>
    </w:p>
    <w:p w14:paraId="328E5BAC"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Procuraduría General de la Nación. (2012). </w:t>
      </w:r>
      <w:r w:rsidRPr="005735BA">
        <w:rPr>
          <w:rFonts w:cs="Times New Roman"/>
          <w:i/>
          <w:iCs/>
          <w:noProof/>
          <w:szCs w:val="24"/>
        </w:rPr>
        <w:t>Financiamiento del Sistema General de Seguridad Social en Salud: seguimiento y control preventivo a las políticas públicas</w:t>
      </w:r>
      <w:r w:rsidRPr="005735BA">
        <w:rPr>
          <w:rFonts w:cs="Times New Roman"/>
          <w:noProof/>
          <w:szCs w:val="24"/>
        </w:rPr>
        <w:t>. Bogotá: Procuraduría General de la Nación.</w:t>
      </w:r>
    </w:p>
    <w:p w14:paraId="1A5FA73C"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szCs w:val="24"/>
        </w:rPr>
      </w:pPr>
      <w:r w:rsidRPr="005735BA">
        <w:rPr>
          <w:rFonts w:cs="Times New Roman"/>
          <w:noProof/>
          <w:szCs w:val="24"/>
        </w:rPr>
        <w:t xml:space="preserve">Colombia. Unidad Nacional para la Gestión del Riesgo de Desastres. (2012). </w:t>
      </w:r>
      <w:r w:rsidRPr="005735BA">
        <w:rPr>
          <w:rFonts w:cs="Times New Roman"/>
          <w:i/>
          <w:iCs/>
          <w:noProof/>
          <w:szCs w:val="24"/>
        </w:rPr>
        <w:t>Guía para la formulación del Plan Municipal de Gestión del Riesgo de Desastres</w:t>
      </w:r>
      <w:r w:rsidRPr="005735BA">
        <w:rPr>
          <w:rFonts w:cs="Times New Roman"/>
          <w:noProof/>
          <w:szCs w:val="24"/>
        </w:rPr>
        <w:t>. Bogotá: Sistema Nacional de Gestión del Riesgo de Desastres.</w:t>
      </w:r>
    </w:p>
    <w:p w14:paraId="629F62CA" w14:textId="77777777" w:rsidR="00572C56" w:rsidRPr="005735BA" w:rsidRDefault="00572C56" w:rsidP="00572C56">
      <w:pPr>
        <w:widowControl w:val="0"/>
        <w:autoSpaceDE w:val="0"/>
        <w:autoSpaceDN w:val="0"/>
        <w:adjustRightInd w:val="0"/>
        <w:spacing w:after="160" w:line="240" w:lineRule="auto"/>
        <w:ind w:left="480" w:hanging="480"/>
        <w:rPr>
          <w:rFonts w:cs="Times New Roman"/>
          <w:noProof/>
        </w:rPr>
      </w:pPr>
      <w:r w:rsidRPr="005735BA">
        <w:rPr>
          <w:rFonts w:cs="Times New Roman"/>
          <w:noProof/>
          <w:szCs w:val="24"/>
        </w:rPr>
        <w:t xml:space="preserve">España. Ministerio de Trabajo y Asuntos Sociales. Instituto Nacional de Seguridad e Higiene en el Trabajo. (1996). </w:t>
      </w:r>
      <w:r w:rsidRPr="005735BA">
        <w:rPr>
          <w:rFonts w:cs="Times New Roman"/>
          <w:i/>
          <w:iCs/>
          <w:noProof/>
          <w:szCs w:val="24"/>
        </w:rPr>
        <w:t>Evaluación de riesgos laborales</w:t>
      </w:r>
      <w:r w:rsidRPr="005735BA">
        <w:rPr>
          <w:rFonts w:cs="Times New Roman"/>
          <w:noProof/>
          <w:szCs w:val="24"/>
        </w:rPr>
        <w:t>. Madrid: INSHT.</w:t>
      </w:r>
    </w:p>
    <w:p w14:paraId="179DCFDA" w14:textId="77777777" w:rsidR="00572C56" w:rsidRPr="005735BA" w:rsidRDefault="00572C56" w:rsidP="00572C56">
      <w:pPr>
        <w:rPr>
          <w:rFonts w:cs="Times New Roman"/>
          <w:szCs w:val="24"/>
        </w:rPr>
      </w:pPr>
      <w:r w:rsidRPr="005735BA">
        <w:rPr>
          <w:rFonts w:cs="Times New Roman"/>
          <w:szCs w:val="24"/>
        </w:rPr>
        <w:fldChar w:fldCharType="end"/>
      </w:r>
    </w:p>
    <w:p w14:paraId="1C3BAA53" w14:textId="77777777" w:rsidR="00572C56" w:rsidRPr="005735BA" w:rsidRDefault="00572C56" w:rsidP="00572C56">
      <w:pPr>
        <w:rPr>
          <w:rFonts w:cs="Times New Roman"/>
          <w:szCs w:val="24"/>
        </w:rPr>
      </w:pPr>
    </w:p>
    <w:p w14:paraId="3801FA9C" w14:textId="77777777" w:rsidR="00572C56" w:rsidRPr="005735BA" w:rsidRDefault="00572C56" w:rsidP="00572C56">
      <w:pPr>
        <w:rPr>
          <w:rFonts w:cs="Times New Roman"/>
          <w:szCs w:val="24"/>
        </w:rPr>
      </w:pPr>
    </w:p>
    <w:p w14:paraId="3EF7FEF3" w14:textId="77777777" w:rsidR="00572C56" w:rsidRPr="005735BA" w:rsidRDefault="00572C56" w:rsidP="00572C56">
      <w:pPr>
        <w:rPr>
          <w:rFonts w:cs="Times New Roman"/>
          <w:szCs w:val="24"/>
        </w:rPr>
      </w:pPr>
    </w:p>
    <w:p w14:paraId="4AFC86AB" w14:textId="77777777" w:rsidR="00572C56" w:rsidRDefault="00572C56" w:rsidP="00572C56">
      <w:pPr>
        <w:rPr>
          <w:rFonts w:cs="Times New Roman"/>
          <w:szCs w:val="24"/>
        </w:rPr>
      </w:pPr>
    </w:p>
    <w:p w14:paraId="57C81737" w14:textId="412166C4" w:rsidR="00C40709" w:rsidRDefault="00787A23" w:rsidP="00B632FC">
      <w:r>
        <w:rPr>
          <w:b/>
        </w:rPr>
        <w:lastRenderedPageBreak/>
        <w:t xml:space="preserve">Anexo </w:t>
      </w:r>
      <w:r w:rsidR="00572C56">
        <w:rPr>
          <w:b/>
        </w:rPr>
        <w:t>3</w:t>
      </w:r>
      <w:r>
        <w:rPr>
          <w:b/>
        </w:rPr>
        <w:t xml:space="preserve">. </w:t>
      </w:r>
      <w:r w:rsidR="00D724E6">
        <w:rPr>
          <w:b/>
        </w:rPr>
        <w:t>Ortografía, gramática, corrección de estilo</w:t>
      </w:r>
    </w:p>
    <w:p w14:paraId="6871619B" w14:textId="77777777" w:rsidR="00C40709" w:rsidRDefault="00C40709" w:rsidP="00B632FC"/>
    <w:p w14:paraId="02E5EF0F" w14:textId="32CC6588" w:rsidR="008949AF" w:rsidRDefault="00C40709" w:rsidP="00C40709">
      <w:pPr>
        <w:ind w:firstLine="360"/>
        <w:rPr>
          <w:rFonts w:cs="Times New Roman"/>
          <w:szCs w:val="24"/>
        </w:rPr>
      </w:pPr>
      <w:r>
        <w:t>L</w:t>
      </w:r>
      <w:r w:rsidR="002C71F7">
        <w:rPr>
          <w:rFonts w:cs="Times New Roman"/>
          <w:szCs w:val="24"/>
        </w:rPr>
        <w:t>a ortografía y la gramática hacen parte fundamental del trabajo de grado; a</w:t>
      </w:r>
      <w:r w:rsidR="00DF22A5" w:rsidRPr="00973658">
        <w:rPr>
          <w:rFonts w:cs="Times New Roman"/>
          <w:szCs w:val="24"/>
        </w:rPr>
        <w:t xml:space="preserve">l finalizar la redacción de su escrito, </w:t>
      </w:r>
      <w:r w:rsidR="00A2768E" w:rsidRPr="00973658">
        <w:rPr>
          <w:rFonts w:cs="Times New Roman"/>
          <w:szCs w:val="24"/>
        </w:rPr>
        <w:t xml:space="preserve">realice una revisión ortográfica de todo el documento. </w:t>
      </w:r>
      <w:r w:rsidR="0038182A">
        <w:rPr>
          <w:rFonts w:cs="Times New Roman"/>
          <w:szCs w:val="24"/>
        </w:rPr>
        <w:t xml:space="preserve">En todo caso, siempre será recomendada y preferible la labor de un corrector de estilo que corrija redacción, ortografía, sintaxis, coherencia, citas, referencias y demás aspectos de estilo. </w:t>
      </w:r>
      <w:r w:rsidR="00A2768E" w:rsidRPr="00973658">
        <w:rPr>
          <w:rFonts w:cs="Times New Roman"/>
          <w:szCs w:val="24"/>
        </w:rPr>
        <w:t xml:space="preserve">En Microsoft Word, oprima la tecla </w:t>
      </w:r>
      <w:r w:rsidR="00A2768E" w:rsidRPr="00B01685">
        <w:rPr>
          <w:rFonts w:cs="Times New Roman"/>
          <w:sz w:val="32"/>
          <w:szCs w:val="32"/>
        </w:rPr>
        <w:t>F7</w:t>
      </w:r>
      <w:r w:rsidR="008949AF">
        <w:rPr>
          <w:rFonts w:cs="Times New Roman"/>
          <w:szCs w:val="24"/>
        </w:rPr>
        <w:t>. Tendrá dos tipos de sugerencias: Gramática y Ortografía</w:t>
      </w:r>
      <w:r w:rsidR="00B01685">
        <w:rPr>
          <w:rFonts w:cs="Times New Roman"/>
          <w:szCs w:val="24"/>
        </w:rPr>
        <w:t>, donde t</w:t>
      </w:r>
      <w:r w:rsidR="008949AF">
        <w:rPr>
          <w:rFonts w:cs="Times New Roman"/>
          <w:szCs w:val="24"/>
        </w:rPr>
        <w:t>endrá la opción de:</w:t>
      </w:r>
    </w:p>
    <w:p w14:paraId="2A379FA7" w14:textId="77777777" w:rsidR="00B01685" w:rsidRDefault="00B01685" w:rsidP="00B01685">
      <w:pPr>
        <w:jc w:val="center"/>
        <w:rPr>
          <w:rFonts w:cs="Times New Roman"/>
          <w:b/>
          <w:szCs w:val="24"/>
        </w:rPr>
      </w:pPr>
    </w:p>
    <w:p w14:paraId="32F49293" w14:textId="0899F874" w:rsidR="00B01685" w:rsidRPr="008949AF" w:rsidRDefault="00B01685" w:rsidP="00B01685">
      <w:pPr>
        <w:pStyle w:val="Prrafodelista"/>
        <w:numPr>
          <w:ilvl w:val="0"/>
          <w:numId w:val="4"/>
        </w:numPr>
        <w:ind w:left="360"/>
        <w:rPr>
          <w:rFonts w:cs="Times New Roman"/>
          <w:szCs w:val="24"/>
        </w:rPr>
      </w:pPr>
      <w:r w:rsidRPr="008949AF">
        <w:rPr>
          <w:rFonts w:cs="Times New Roman"/>
          <w:szCs w:val="24"/>
        </w:rPr>
        <w:t>“</w:t>
      </w:r>
      <w:r w:rsidR="007E2424">
        <w:rPr>
          <w:rFonts w:cs="Times New Roman"/>
          <w:szCs w:val="24"/>
        </w:rPr>
        <w:t>Cambiar</w:t>
      </w:r>
      <w:r w:rsidRPr="008949AF">
        <w:rPr>
          <w:rFonts w:cs="Times New Roman"/>
          <w:szCs w:val="24"/>
        </w:rPr>
        <w:t>” si usted considera que efectivamente había un error</w:t>
      </w:r>
      <w:r>
        <w:rPr>
          <w:rFonts w:cs="Times New Roman"/>
          <w:szCs w:val="24"/>
        </w:rPr>
        <w:t>, ejemplo (mas, sin tilde):</w:t>
      </w:r>
    </w:p>
    <w:p w14:paraId="22746CA8" w14:textId="77777777" w:rsidR="00B01685" w:rsidRDefault="00B01685" w:rsidP="00B01685">
      <w:pPr>
        <w:jc w:val="center"/>
        <w:rPr>
          <w:rFonts w:cs="Times New Roman"/>
          <w:b/>
          <w:szCs w:val="24"/>
        </w:rPr>
      </w:pPr>
      <w:r>
        <w:rPr>
          <w:noProof/>
          <w:lang w:eastAsia="es-CO"/>
        </w:rPr>
        <w:drawing>
          <wp:inline distT="0" distB="0" distL="0" distR="0" wp14:anchorId="2F1BD84F" wp14:editId="6E815357">
            <wp:extent cx="1777042" cy="2362734"/>
            <wp:effectExtent l="171450" t="171450" r="356870" b="3619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7049" t="8437" b="3474"/>
                    <a:stretch/>
                  </pic:blipFill>
                  <pic:spPr bwMode="auto">
                    <a:xfrm>
                      <a:off x="0" y="0"/>
                      <a:ext cx="1788401" cy="237783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492D7960" w14:textId="70BD6652" w:rsidR="00A2768E" w:rsidRPr="008949AF" w:rsidRDefault="008949AF" w:rsidP="00B01685">
      <w:pPr>
        <w:pStyle w:val="Prrafodelista"/>
        <w:numPr>
          <w:ilvl w:val="0"/>
          <w:numId w:val="4"/>
        </w:numPr>
        <w:ind w:left="360"/>
        <w:rPr>
          <w:rFonts w:cs="Times New Roman"/>
          <w:b/>
          <w:szCs w:val="24"/>
        </w:rPr>
      </w:pPr>
      <w:r w:rsidRPr="008949AF">
        <w:rPr>
          <w:rFonts w:cs="Times New Roman"/>
          <w:szCs w:val="24"/>
        </w:rPr>
        <w:t>“Omitir” si a pesar de la sugerencia usted considera que está correctamente</w:t>
      </w:r>
      <w:r w:rsidR="00B01685">
        <w:rPr>
          <w:rFonts w:cs="Times New Roman"/>
          <w:szCs w:val="24"/>
        </w:rPr>
        <w:t>, ejemplo (desadaptativos)</w:t>
      </w:r>
      <w:r>
        <w:rPr>
          <w:rFonts w:cs="Times New Roman"/>
          <w:szCs w:val="24"/>
        </w:rPr>
        <w:t>:</w:t>
      </w:r>
    </w:p>
    <w:p w14:paraId="2D65F221" w14:textId="55CF2C30" w:rsidR="008949AF" w:rsidRDefault="008949AF" w:rsidP="008949AF">
      <w:pPr>
        <w:jc w:val="center"/>
        <w:rPr>
          <w:rFonts w:cs="Times New Roman"/>
          <w:b/>
          <w:szCs w:val="24"/>
        </w:rPr>
      </w:pPr>
      <w:r>
        <w:rPr>
          <w:noProof/>
          <w:lang w:eastAsia="es-CO"/>
        </w:rPr>
        <w:lastRenderedPageBreak/>
        <w:drawing>
          <wp:inline distT="0" distB="0" distL="0" distR="0" wp14:anchorId="182D6917" wp14:editId="1C5ADEC2">
            <wp:extent cx="1598982" cy="2078966"/>
            <wp:effectExtent l="171450" t="171450" r="363220" b="3600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877" t="4217" r="4004" b="4572"/>
                    <a:stretch/>
                  </pic:blipFill>
                  <pic:spPr bwMode="auto">
                    <a:xfrm>
                      <a:off x="0" y="0"/>
                      <a:ext cx="1625424" cy="211334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3E0EE10" w14:textId="3D01423A" w:rsidR="00973658" w:rsidRDefault="00B01685" w:rsidP="00B01685">
      <w:pPr>
        <w:pStyle w:val="Prrafodelista"/>
        <w:numPr>
          <w:ilvl w:val="0"/>
          <w:numId w:val="4"/>
        </w:numPr>
        <w:rPr>
          <w:rFonts w:cs="Times New Roman"/>
          <w:szCs w:val="24"/>
        </w:rPr>
      </w:pPr>
      <w:r w:rsidRPr="00B01685">
        <w:rPr>
          <w:rFonts w:cs="Times New Roman"/>
          <w:szCs w:val="24"/>
        </w:rPr>
        <w:t xml:space="preserve"> “Omitir todo” si </w:t>
      </w:r>
      <w:r>
        <w:rPr>
          <w:rFonts w:cs="Times New Roman"/>
          <w:szCs w:val="24"/>
        </w:rPr>
        <w:t>desea ignorar la sugerencia de esa palabra u oración en todo el texto</w:t>
      </w:r>
      <w:r w:rsidR="00415100">
        <w:rPr>
          <w:rFonts w:cs="Times New Roman"/>
          <w:szCs w:val="24"/>
        </w:rPr>
        <w:t>.</w:t>
      </w:r>
    </w:p>
    <w:p w14:paraId="0904849F" w14:textId="39455AF8" w:rsidR="00B01685" w:rsidRPr="00B01685" w:rsidRDefault="00B01685" w:rsidP="00B01685">
      <w:pPr>
        <w:pStyle w:val="Prrafodelista"/>
        <w:numPr>
          <w:ilvl w:val="0"/>
          <w:numId w:val="4"/>
        </w:numPr>
        <w:rPr>
          <w:rFonts w:cs="Times New Roman"/>
          <w:szCs w:val="24"/>
        </w:rPr>
      </w:pPr>
      <w:r>
        <w:rPr>
          <w:rFonts w:cs="Times New Roman"/>
          <w:szCs w:val="24"/>
        </w:rPr>
        <w:t>“Agregar” si desea incluir esa palabra en el diccionario en futuras revisiones.</w:t>
      </w:r>
    </w:p>
    <w:p w14:paraId="46CD2012" w14:textId="5A6BA950" w:rsidR="00973658" w:rsidRDefault="00973658" w:rsidP="00B01685">
      <w:pPr>
        <w:jc w:val="center"/>
        <w:rPr>
          <w:rFonts w:cs="Times New Roman"/>
          <w:b/>
          <w:szCs w:val="24"/>
        </w:rPr>
      </w:pPr>
      <w:r>
        <w:rPr>
          <w:noProof/>
          <w:lang w:eastAsia="es-CO"/>
        </w:rPr>
        <w:drawing>
          <wp:inline distT="0" distB="0" distL="0" distR="0" wp14:anchorId="37D20852" wp14:editId="7AD8283B">
            <wp:extent cx="1690778" cy="2124472"/>
            <wp:effectExtent l="152400" t="152400" r="367030" b="3524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00185" cy="2136292"/>
                    </a:xfrm>
                    <a:prstGeom prst="rect">
                      <a:avLst/>
                    </a:prstGeom>
                    <a:ln>
                      <a:noFill/>
                    </a:ln>
                    <a:effectLst>
                      <a:outerShdw blurRad="292100" dist="139700" dir="2700000" algn="tl" rotWithShape="0">
                        <a:srgbClr val="333333">
                          <a:alpha val="65000"/>
                        </a:srgbClr>
                      </a:outerShdw>
                    </a:effectLst>
                  </pic:spPr>
                </pic:pic>
              </a:graphicData>
            </a:graphic>
          </wp:inline>
        </w:drawing>
      </w:r>
    </w:p>
    <w:p w14:paraId="01D5120E" w14:textId="1E8474BD" w:rsidR="005648FE" w:rsidRDefault="00B01685" w:rsidP="00B01685">
      <w:pPr>
        <w:rPr>
          <w:rFonts w:cs="Times New Roman"/>
          <w:szCs w:val="24"/>
        </w:rPr>
      </w:pPr>
      <w:r w:rsidRPr="00B01685">
        <w:rPr>
          <w:rFonts w:cs="Times New Roman"/>
          <w:szCs w:val="24"/>
        </w:rPr>
        <w:tab/>
        <w:t xml:space="preserve">Ten precaución en aceptar cambios sugeridos, pues Microsoft Word no tiene </w:t>
      </w:r>
      <w:r>
        <w:rPr>
          <w:rFonts w:cs="Times New Roman"/>
          <w:szCs w:val="24"/>
        </w:rPr>
        <w:t xml:space="preserve">la </w:t>
      </w:r>
      <w:r w:rsidR="0043458C">
        <w:rPr>
          <w:rFonts w:cs="Times New Roman"/>
          <w:szCs w:val="24"/>
        </w:rPr>
        <w:t xml:space="preserve">capacidad </w:t>
      </w:r>
      <w:r w:rsidR="0068185A">
        <w:rPr>
          <w:rFonts w:cs="Times New Roman"/>
          <w:szCs w:val="24"/>
        </w:rPr>
        <w:t xml:space="preserve">completa </w:t>
      </w:r>
      <w:r>
        <w:rPr>
          <w:rFonts w:cs="Times New Roman"/>
          <w:szCs w:val="24"/>
        </w:rPr>
        <w:t xml:space="preserve">de interpretar con precisión </w:t>
      </w:r>
      <w:r w:rsidR="0068185A">
        <w:rPr>
          <w:rFonts w:cs="Times New Roman"/>
          <w:szCs w:val="24"/>
        </w:rPr>
        <w:t xml:space="preserve">algunos aspectos </w:t>
      </w:r>
      <w:r w:rsidR="00B54918">
        <w:rPr>
          <w:rFonts w:cs="Times New Roman"/>
          <w:szCs w:val="24"/>
        </w:rPr>
        <w:t xml:space="preserve">de </w:t>
      </w:r>
      <w:r>
        <w:rPr>
          <w:rFonts w:cs="Times New Roman"/>
          <w:szCs w:val="24"/>
        </w:rPr>
        <w:t>la redacción</w:t>
      </w:r>
      <w:r w:rsidR="00B54918">
        <w:rPr>
          <w:rFonts w:cs="Times New Roman"/>
          <w:szCs w:val="24"/>
        </w:rPr>
        <w:t xml:space="preserve"> o gramática en lengua española</w:t>
      </w:r>
      <w:r>
        <w:rPr>
          <w:rFonts w:cs="Times New Roman"/>
          <w:szCs w:val="24"/>
        </w:rPr>
        <w:t>.</w:t>
      </w:r>
    </w:p>
    <w:p w14:paraId="05BD2A1B" w14:textId="77777777" w:rsidR="008409AE" w:rsidRDefault="008409AE" w:rsidP="00B01685">
      <w:pPr>
        <w:rPr>
          <w:rFonts w:cs="Times New Roman"/>
          <w:b/>
          <w:szCs w:val="24"/>
        </w:rPr>
      </w:pPr>
    </w:p>
    <w:p w14:paraId="68634206" w14:textId="51BF0028" w:rsidR="008409AE" w:rsidRDefault="008409AE" w:rsidP="00B01685">
      <w:pPr>
        <w:rPr>
          <w:rFonts w:cs="Times New Roman"/>
          <w:b/>
          <w:szCs w:val="24"/>
        </w:rPr>
      </w:pPr>
    </w:p>
    <w:p w14:paraId="2775E8DB" w14:textId="77777777" w:rsidR="008409AE" w:rsidRDefault="008409AE" w:rsidP="00B01685">
      <w:pPr>
        <w:rPr>
          <w:rFonts w:cs="Times New Roman"/>
          <w:b/>
          <w:szCs w:val="24"/>
        </w:rPr>
      </w:pPr>
    </w:p>
    <w:p w14:paraId="54537258" w14:textId="77777777" w:rsidR="00787A23" w:rsidRDefault="00787A23" w:rsidP="00B01685">
      <w:pPr>
        <w:rPr>
          <w:rFonts w:cs="Times New Roman"/>
          <w:b/>
          <w:szCs w:val="24"/>
        </w:rPr>
      </w:pPr>
    </w:p>
    <w:p w14:paraId="57B26121" w14:textId="77777777" w:rsidR="00787A23" w:rsidRDefault="00787A23" w:rsidP="00B01685">
      <w:pPr>
        <w:rPr>
          <w:rFonts w:cs="Times New Roman"/>
          <w:b/>
          <w:szCs w:val="24"/>
        </w:rPr>
      </w:pPr>
    </w:p>
    <w:p w14:paraId="2E0B1EC7" w14:textId="2824904B" w:rsidR="006906C6" w:rsidRPr="006906C6" w:rsidRDefault="006906C6" w:rsidP="00B01685">
      <w:pPr>
        <w:rPr>
          <w:rFonts w:cs="Times New Roman"/>
          <w:b/>
          <w:szCs w:val="24"/>
        </w:rPr>
      </w:pPr>
      <w:r w:rsidRPr="006906C6">
        <w:rPr>
          <w:rFonts w:cs="Times New Roman"/>
          <w:b/>
          <w:szCs w:val="24"/>
        </w:rPr>
        <w:lastRenderedPageBreak/>
        <w:t xml:space="preserve">Anexo </w:t>
      </w:r>
      <w:r w:rsidR="00572C56">
        <w:rPr>
          <w:rFonts w:cs="Times New Roman"/>
          <w:b/>
          <w:szCs w:val="24"/>
        </w:rPr>
        <w:t>4</w:t>
      </w:r>
      <w:r w:rsidR="00D724E6">
        <w:rPr>
          <w:rFonts w:cs="Times New Roman"/>
          <w:b/>
          <w:szCs w:val="24"/>
        </w:rPr>
        <w:t>. Buscar, reemplazar y eliminar espacios</w:t>
      </w:r>
      <w:r w:rsidR="008D7902">
        <w:rPr>
          <w:rFonts w:cs="Times New Roman"/>
          <w:b/>
          <w:szCs w:val="24"/>
        </w:rPr>
        <w:t xml:space="preserve"> (o palabras)</w:t>
      </w:r>
    </w:p>
    <w:p w14:paraId="4AC81E36" w14:textId="3E8AD48E" w:rsidR="006906C6" w:rsidRDefault="006906C6" w:rsidP="00B01685">
      <w:pPr>
        <w:rPr>
          <w:rFonts w:cs="Times New Roman"/>
          <w:szCs w:val="24"/>
        </w:rPr>
      </w:pPr>
    </w:p>
    <w:p w14:paraId="04589797" w14:textId="34937696" w:rsidR="006906C6" w:rsidRDefault="006906C6" w:rsidP="006906C6">
      <w:pPr>
        <w:ind w:firstLine="708"/>
        <w:rPr>
          <w:rFonts w:cs="Times New Roman"/>
          <w:szCs w:val="24"/>
        </w:rPr>
      </w:pPr>
      <w:r>
        <w:rPr>
          <w:rFonts w:cs="Times New Roman"/>
          <w:szCs w:val="24"/>
        </w:rPr>
        <w:t>Uno de los errores más comunes al redactar un texto es incluir dobles, triples o cuádruples espacios, que en esencia son casi imperceptibles</w:t>
      </w:r>
      <w:r w:rsidR="005E2C25">
        <w:rPr>
          <w:rFonts w:cs="Times New Roman"/>
          <w:szCs w:val="24"/>
        </w:rPr>
        <w:t xml:space="preserve"> pero que afectan la distribución del documento. </w:t>
      </w:r>
      <w:r>
        <w:rPr>
          <w:rFonts w:cs="Times New Roman"/>
          <w:szCs w:val="24"/>
        </w:rPr>
        <w:t xml:space="preserve">Para eliminar dobles espacios, realice estos pasos: </w:t>
      </w:r>
      <w:r w:rsidR="002A07F7">
        <w:rPr>
          <w:rFonts w:cs="Times New Roman"/>
          <w:szCs w:val="24"/>
        </w:rPr>
        <w:t>Ctrl + L (Reemplazar)</w:t>
      </w:r>
      <w:r w:rsidR="005E2C25">
        <w:rPr>
          <w:rFonts w:cs="Times New Roman"/>
          <w:szCs w:val="24"/>
        </w:rPr>
        <w:t xml:space="preserve"> &gt;</w:t>
      </w:r>
      <w:r w:rsidR="002A07F7">
        <w:rPr>
          <w:rFonts w:cs="Times New Roman"/>
          <w:szCs w:val="24"/>
        </w:rPr>
        <w:t xml:space="preserve"> Digite </w:t>
      </w:r>
      <w:r w:rsidR="005E2C25">
        <w:rPr>
          <w:rFonts w:cs="Times New Roman"/>
          <w:szCs w:val="24"/>
        </w:rPr>
        <w:t>2</w:t>
      </w:r>
      <w:r w:rsidR="002A07F7">
        <w:rPr>
          <w:rFonts w:cs="Times New Roman"/>
          <w:szCs w:val="24"/>
        </w:rPr>
        <w:t xml:space="preserve"> espacios en “Buscar” &gt; Digite </w:t>
      </w:r>
      <w:r w:rsidR="005E2C25">
        <w:rPr>
          <w:rFonts w:cs="Times New Roman"/>
          <w:szCs w:val="24"/>
        </w:rPr>
        <w:t>1</w:t>
      </w:r>
      <w:r w:rsidR="002A07F7">
        <w:rPr>
          <w:rFonts w:cs="Times New Roman"/>
          <w:szCs w:val="24"/>
        </w:rPr>
        <w:t xml:space="preserve"> espacio en “Reemplazar”</w:t>
      </w:r>
      <w:r w:rsidR="005E2C25">
        <w:rPr>
          <w:rFonts w:cs="Times New Roman"/>
          <w:szCs w:val="24"/>
        </w:rPr>
        <w:t xml:space="preserve"> &gt; Clic en “Reemplazar todos”.</w:t>
      </w:r>
    </w:p>
    <w:p w14:paraId="16237F27" w14:textId="23EBD644" w:rsidR="005E2C25" w:rsidRDefault="005E2C25" w:rsidP="006906C6">
      <w:pPr>
        <w:ind w:firstLine="708"/>
        <w:rPr>
          <w:rFonts w:cs="Times New Roman"/>
          <w:szCs w:val="24"/>
        </w:rPr>
      </w:pPr>
      <w:r>
        <w:rPr>
          <w:noProof/>
          <w:lang w:eastAsia="es-CO"/>
        </w:rPr>
        <w:drawing>
          <wp:inline distT="0" distB="0" distL="0" distR="0" wp14:anchorId="47287CA4" wp14:editId="7165FFDF">
            <wp:extent cx="4451230" cy="1811253"/>
            <wp:effectExtent l="190500" t="190500" r="197485" b="18923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3673" t="54111" r="40053" b="19646"/>
                    <a:stretch/>
                  </pic:blipFill>
                  <pic:spPr bwMode="auto">
                    <a:xfrm>
                      <a:off x="0" y="0"/>
                      <a:ext cx="4512927" cy="18363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36CEFCD4" w14:textId="55D9BD4B" w:rsidR="005E2C25" w:rsidRDefault="005E2C25" w:rsidP="005E2C25">
      <w:pPr>
        <w:ind w:firstLine="708"/>
        <w:rPr>
          <w:rFonts w:cs="Times New Roman"/>
          <w:szCs w:val="24"/>
        </w:rPr>
      </w:pPr>
      <w:r>
        <w:rPr>
          <w:rFonts w:cs="Times New Roman"/>
          <w:szCs w:val="24"/>
        </w:rPr>
        <w:t>Word notificará cuántos espacios dobles se elimina</w:t>
      </w:r>
      <w:r w:rsidR="00A76A40">
        <w:rPr>
          <w:rFonts w:cs="Times New Roman"/>
          <w:szCs w:val="24"/>
        </w:rPr>
        <w:t>ron</w:t>
      </w:r>
      <w:r>
        <w:rPr>
          <w:rFonts w:cs="Times New Roman"/>
          <w:szCs w:val="24"/>
        </w:rPr>
        <w:t xml:space="preserve"> y se han reemplazado por </w:t>
      </w:r>
      <w:r w:rsidR="00A76A40">
        <w:rPr>
          <w:rFonts w:cs="Times New Roman"/>
          <w:szCs w:val="24"/>
        </w:rPr>
        <w:t>un espacio</w:t>
      </w:r>
      <w:r>
        <w:rPr>
          <w:rFonts w:cs="Times New Roman"/>
          <w:szCs w:val="24"/>
        </w:rPr>
        <w:t>.</w:t>
      </w:r>
    </w:p>
    <w:p w14:paraId="7D90B35B" w14:textId="44DAF9D3" w:rsidR="005E2C25" w:rsidRDefault="005E2C25" w:rsidP="005E2C25">
      <w:pPr>
        <w:ind w:firstLine="708"/>
        <w:jc w:val="center"/>
        <w:rPr>
          <w:rFonts w:cs="Times New Roman"/>
          <w:szCs w:val="24"/>
        </w:rPr>
      </w:pPr>
      <w:r>
        <w:rPr>
          <w:noProof/>
          <w:lang w:eastAsia="es-CO"/>
        </w:rPr>
        <w:drawing>
          <wp:inline distT="0" distB="0" distL="0" distR="0" wp14:anchorId="1FAEF849" wp14:editId="4E72BBED">
            <wp:extent cx="3217652" cy="1116880"/>
            <wp:effectExtent l="190500" t="190500" r="192405" b="1981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1519" t="38261" r="46343" b="48076"/>
                    <a:stretch/>
                  </pic:blipFill>
                  <pic:spPr bwMode="auto">
                    <a:xfrm>
                      <a:off x="0" y="0"/>
                      <a:ext cx="3253433" cy="112930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938E783" w14:textId="49349BC1" w:rsidR="001D1679" w:rsidRDefault="001D1679" w:rsidP="001D1679">
      <w:pPr>
        <w:ind w:firstLine="708"/>
        <w:rPr>
          <w:rFonts w:cs="Times New Roman"/>
          <w:szCs w:val="24"/>
        </w:rPr>
      </w:pPr>
      <w:r w:rsidRPr="000E365C">
        <w:rPr>
          <w:rFonts w:cs="Times New Roman"/>
          <w:szCs w:val="24"/>
        </w:rPr>
        <w:t>Haz clic en “Reemplazar todos” para eliminar dobles espacios que quedan, por ejemplo, de triples o cuádruples espacios</w:t>
      </w:r>
      <w:r>
        <w:rPr>
          <w:rFonts w:cs="Times New Roman"/>
          <w:szCs w:val="24"/>
        </w:rPr>
        <w:t xml:space="preserve"> anteriores, hasta que aparezca este mensaje:</w:t>
      </w:r>
    </w:p>
    <w:p w14:paraId="5E1FFA7E" w14:textId="73501107" w:rsidR="005E2C25" w:rsidRDefault="001D1679" w:rsidP="001D1679">
      <w:pPr>
        <w:ind w:firstLine="708"/>
        <w:jc w:val="center"/>
        <w:rPr>
          <w:rFonts w:cs="Times New Roman"/>
          <w:szCs w:val="24"/>
        </w:rPr>
      </w:pPr>
      <w:r>
        <w:rPr>
          <w:noProof/>
          <w:lang w:eastAsia="es-CO"/>
        </w:rPr>
        <w:drawing>
          <wp:inline distT="0" distB="0" distL="0" distR="0" wp14:anchorId="0F120E63" wp14:editId="34171E9B">
            <wp:extent cx="3183147" cy="1110712"/>
            <wp:effectExtent l="190500" t="190500" r="189230" b="18478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50021" t="38577" r="28876" b="48331"/>
                    <a:stretch/>
                  </pic:blipFill>
                  <pic:spPr bwMode="auto">
                    <a:xfrm>
                      <a:off x="0" y="0"/>
                      <a:ext cx="3244551" cy="113213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C531353" w14:textId="77777777" w:rsidR="00A76A40" w:rsidRDefault="00A76A40" w:rsidP="00D724E6">
      <w:pPr>
        <w:jc w:val="left"/>
        <w:rPr>
          <w:rFonts w:cs="Times New Roman"/>
          <w:b/>
          <w:szCs w:val="24"/>
        </w:rPr>
      </w:pPr>
    </w:p>
    <w:p w14:paraId="6FD2C515" w14:textId="40DE0E99" w:rsidR="00D724E6" w:rsidRDefault="00D724E6" w:rsidP="00D724E6">
      <w:pPr>
        <w:jc w:val="left"/>
        <w:rPr>
          <w:rFonts w:cs="Times New Roman"/>
          <w:b/>
          <w:szCs w:val="24"/>
        </w:rPr>
      </w:pPr>
      <w:r w:rsidRPr="00D724E6">
        <w:rPr>
          <w:rFonts w:cs="Times New Roman"/>
          <w:b/>
          <w:szCs w:val="24"/>
        </w:rPr>
        <w:lastRenderedPageBreak/>
        <w:t xml:space="preserve">Anexo </w:t>
      </w:r>
      <w:r w:rsidR="00572C56">
        <w:rPr>
          <w:rFonts w:cs="Times New Roman"/>
          <w:b/>
          <w:szCs w:val="24"/>
        </w:rPr>
        <w:t>5</w:t>
      </w:r>
      <w:r w:rsidRPr="00D724E6">
        <w:rPr>
          <w:rFonts w:cs="Times New Roman"/>
          <w:b/>
          <w:szCs w:val="24"/>
        </w:rPr>
        <w:t xml:space="preserve">. </w:t>
      </w:r>
      <w:r>
        <w:rPr>
          <w:rFonts w:cs="Times New Roman"/>
          <w:b/>
          <w:szCs w:val="24"/>
        </w:rPr>
        <w:t>Atajos</w:t>
      </w:r>
      <w:r w:rsidRPr="00D724E6">
        <w:rPr>
          <w:rFonts w:cs="Times New Roman"/>
          <w:b/>
          <w:szCs w:val="24"/>
        </w:rPr>
        <w:t xml:space="preserve"> de teclado útiles en Microso</w:t>
      </w:r>
      <w:r w:rsidR="001174C4">
        <w:rPr>
          <w:rFonts w:cs="Times New Roman"/>
          <w:b/>
          <w:szCs w:val="24"/>
        </w:rPr>
        <w:t>f</w:t>
      </w:r>
      <w:r w:rsidRPr="00D724E6">
        <w:rPr>
          <w:rFonts w:cs="Times New Roman"/>
          <w:b/>
          <w:szCs w:val="24"/>
        </w:rPr>
        <w:t>t Word</w:t>
      </w:r>
    </w:p>
    <w:p w14:paraId="2EC8E2DC" w14:textId="77777777" w:rsidR="00D724E6" w:rsidRDefault="00D724E6" w:rsidP="00D724E6">
      <w:pPr>
        <w:jc w:val="left"/>
        <w:rPr>
          <w:rFonts w:cs="Times New Roman"/>
          <w:b/>
          <w:szCs w:val="24"/>
        </w:rPr>
      </w:pPr>
    </w:p>
    <w:p w14:paraId="0C367905" w14:textId="16033015" w:rsidR="00D724E6" w:rsidRPr="00D724E6" w:rsidRDefault="00D724E6" w:rsidP="00D724E6">
      <w:pPr>
        <w:jc w:val="center"/>
        <w:rPr>
          <w:rFonts w:cs="Times New Roman"/>
          <w:b/>
          <w:szCs w:val="24"/>
        </w:rPr>
      </w:pPr>
      <w:r>
        <w:rPr>
          <w:rFonts w:cs="Times New Roman"/>
          <w:b/>
          <w:szCs w:val="24"/>
        </w:rPr>
        <w:t>Ctrl +</w:t>
      </w:r>
    </w:p>
    <w:p w14:paraId="15D2DC3D" w14:textId="77777777" w:rsidR="00D724E6" w:rsidRDefault="00D724E6" w:rsidP="00D724E6">
      <w:pPr>
        <w:ind w:firstLine="708"/>
        <w:jc w:val="center"/>
        <w:rPr>
          <w:rFonts w:cs="Times New Roman"/>
          <w:szCs w:val="24"/>
        </w:rPr>
      </w:pPr>
    </w:p>
    <w:p w14:paraId="203E16A2" w14:textId="77777777" w:rsidR="00D724E6" w:rsidRDefault="00D724E6" w:rsidP="00D724E6">
      <w:pPr>
        <w:ind w:firstLine="708"/>
        <w:jc w:val="center"/>
        <w:rPr>
          <w:rFonts w:cs="Times New Roman"/>
          <w:szCs w:val="24"/>
        </w:rPr>
        <w:sectPr w:rsidR="00D724E6" w:rsidSect="00B830BA">
          <w:type w:val="continuous"/>
          <w:pgSz w:w="12240" w:h="15840"/>
          <w:pgMar w:top="1418" w:right="1418" w:bottom="1418" w:left="1418" w:header="709" w:footer="709" w:gutter="0"/>
          <w:cols w:space="708"/>
          <w:docGrid w:linePitch="360"/>
        </w:sectPr>
      </w:pPr>
    </w:p>
    <w:p w14:paraId="20CD660C" w14:textId="40413293" w:rsidR="00D724E6" w:rsidRPr="00D724E6" w:rsidRDefault="00D724E6" w:rsidP="00D724E6">
      <w:pPr>
        <w:ind w:firstLine="708"/>
        <w:jc w:val="center"/>
        <w:rPr>
          <w:rFonts w:cs="Times New Roman"/>
          <w:szCs w:val="24"/>
        </w:rPr>
      </w:pPr>
      <w:r w:rsidRPr="00D724E6">
        <w:rPr>
          <w:rFonts w:cs="Times New Roman"/>
          <w:szCs w:val="24"/>
        </w:rPr>
        <w:lastRenderedPageBreak/>
        <w:t>A= Abrir</w:t>
      </w:r>
    </w:p>
    <w:p w14:paraId="02D09ACD" w14:textId="77777777" w:rsidR="00D724E6" w:rsidRPr="00D724E6" w:rsidRDefault="00D724E6" w:rsidP="00D724E6">
      <w:pPr>
        <w:ind w:firstLine="708"/>
        <w:jc w:val="center"/>
        <w:rPr>
          <w:rFonts w:cs="Times New Roman"/>
          <w:szCs w:val="24"/>
        </w:rPr>
      </w:pPr>
      <w:r w:rsidRPr="00D724E6">
        <w:rPr>
          <w:rFonts w:cs="Times New Roman"/>
          <w:szCs w:val="24"/>
        </w:rPr>
        <w:t>B= Buscar</w:t>
      </w:r>
    </w:p>
    <w:p w14:paraId="17CF660B" w14:textId="77777777" w:rsidR="00D724E6" w:rsidRPr="00D724E6" w:rsidRDefault="00D724E6" w:rsidP="00D724E6">
      <w:pPr>
        <w:ind w:firstLine="708"/>
        <w:jc w:val="center"/>
        <w:rPr>
          <w:rFonts w:cs="Times New Roman"/>
          <w:szCs w:val="24"/>
        </w:rPr>
      </w:pPr>
      <w:r w:rsidRPr="00D724E6">
        <w:rPr>
          <w:rFonts w:cs="Times New Roman"/>
          <w:szCs w:val="24"/>
        </w:rPr>
        <w:t>C= Copiar</w:t>
      </w:r>
    </w:p>
    <w:p w14:paraId="0A8A76FD" w14:textId="77777777" w:rsidR="00D724E6" w:rsidRPr="00D724E6" w:rsidRDefault="00D724E6" w:rsidP="00D724E6">
      <w:pPr>
        <w:ind w:firstLine="708"/>
        <w:jc w:val="center"/>
        <w:rPr>
          <w:rFonts w:cs="Times New Roman"/>
          <w:szCs w:val="24"/>
        </w:rPr>
      </w:pPr>
      <w:r w:rsidRPr="00D724E6">
        <w:rPr>
          <w:rFonts w:cs="Times New Roman"/>
          <w:szCs w:val="24"/>
        </w:rPr>
        <w:t>D= Alinear derecha</w:t>
      </w:r>
    </w:p>
    <w:p w14:paraId="7D037ADC" w14:textId="77777777" w:rsidR="00D724E6" w:rsidRPr="00D724E6" w:rsidRDefault="00D724E6" w:rsidP="00D724E6">
      <w:pPr>
        <w:ind w:firstLine="708"/>
        <w:jc w:val="center"/>
        <w:rPr>
          <w:rFonts w:cs="Times New Roman"/>
          <w:szCs w:val="24"/>
        </w:rPr>
      </w:pPr>
      <w:r w:rsidRPr="00D724E6">
        <w:rPr>
          <w:rFonts w:cs="Times New Roman"/>
          <w:szCs w:val="24"/>
        </w:rPr>
        <w:t>E= Seleccionar todo</w:t>
      </w:r>
    </w:p>
    <w:p w14:paraId="098D378C" w14:textId="77777777" w:rsidR="00D724E6" w:rsidRPr="00D724E6" w:rsidRDefault="00D724E6" w:rsidP="00D724E6">
      <w:pPr>
        <w:ind w:firstLine="708"/>
        <w:jc w:val="center"/>
        <w:rPr>
          <w:rFonts w:cs="Times New Roman"/>
          <w:szCs w:val="24"/>
        </w:rPr>
      </w:pPr>
      <w:r w:rsidRPr="00D724E6">
        <w:rPr>
          <w:rFonts w:cs="Times New Roman"/>
          <w:szCs w:val="24"/>
        </w:rPr>
        <w:t>G= Guardar</w:t>
      </w:r>
    </w:p>
    <w:p w14:paraId="09989F73" w14:textId="77777777" w:rsidR="00D724E6" w:rsidRPr="00D724E6" w:rsidRDefault="00D724E6" w:rsidP="00D724E6">
      <w:pPr>
        <w:ind w:firstLine="708"/>
        <w:jc w:val="center"/>
        <w:rPr>
          <w:rFonts w:cs="Times New Roman"/>
          <w:szCs w:val="24"/>
        </w:rPr>
      </w:pPr>
      <w:r w:rsidRPr="00D724E6">
        <w:rPr>
          <w:rFonts w:cs="Times New Roman"/>
          <w:szCs w:val="24"/>
        </w:rPr>
        <w:t>H= Sangría</w:t>
      </w:r>
    </w:p>
    <w:p w14:paraId="3F29AAFC" w14:textId="77777777" w:rsidR="00D724E6" w:rsidRPr="00D724E6" w:rsidRDefault="00D724E6" w:rsidP="00D724E6">
      <w:pPr>
        <w:ind w:firstLine="708"/>
        <w:jc w:val="center"/>
        <w:rPr>
          <w:rFonts w:cs="Times New Roman"/>
          <w:szCs w:val="24"/>
        </w:rPr>
      </w:pPr>
      <w:r w:rsidRPr="00D724E6">
        <w:rPr>
          <w:rFonts w:cs="Times New Roman"/>
          <w:szCs w:val="24"/>
        </w:rPr>
        <w:t>I= Ir a página</w:t>
      </w:r>
    </w:p>
    <w:p w14:paraId="3C9165D5" w14:textId="77777777" w:rsidR="00D724E6" w:rsidRPr="00D724E6" w:rsidRDefault="00D724E6" w:rsidP="00D724E6">
      <w:pPr>
        <w:ind w:firstLine="708"/>
        <w:jc w:val="center"/>
        <w:rPr>
          <w:rFonts w:cs="Times New Roman"/>
          <w:szCs w:val="24"/>
        </w:rPr>
      </w:pPr>
      <w:r w:rsidRPr="00D724E6">
        <w:rPr>
          <w:rFonts w:cs="Times New Roman"/>
          <w:szCs w:val="24"/>
        </w:rPr>
        <w:t>J= Justificar</w:t>
      </w:r>
    </w:p>
    <w:p w14:paraId="30FC5F84" w14:textId="77777777" w:rsidR="00D724E6" w:rsidRPr="00D724E6" w:rsidRDefault="00D724E6" w:rsidP="00D724E6">
      <w:pPr>
        <w:ind w:firstLine="708"/>
        <w:jc w:val="center"/>
        <w:rPr>
          <w:rFonts w:cs="Times New Roman"/>
          <w:szCs w:val="24"/>
        </w:rPr>
      </w:pPr>
      <w:r w:rsidRPr="00D724E6">
        <w:rPr>
          <w:rFonts w:cs="Times New Roman"/>
          <w:szCs w:val="24"/>
        </w:rPr>
        <w:t>K= Cursiva</w:t>
      </w:r>
    </w:p>
    <w:p w14:paraId="5CE91B33" w14:textId="77777777" w:rsidR="00D724E6" w:rsidRPr="00D724E6" w:rsidRDefault="00D724E6" w:rsidP="00D724E6">
      <w:pPr>
        <w:ind w:firstLine="708"/>
        <w:jc w:val="center"/>
        <w:rPr>
          <w:rFonts w:cs="Times New Roman"/>
          <w:szCs w:val="24"/>
        </w:rPr>
      </w:pPr>
      <w:r w:rsidRPr="00D724E6">
        <w:rPr>
          <w:rFonts w:cs="Times New Roman"/>
          <w:szCs w:val="24"/>
        </w:rPr>
        <w:t>L= Reemplazar</w:t>
      </w:r>
    </w:p>
    <w:p w14:paraId="75C561F8" w14:textId="77777777" w:rsidR="00D724E6" w:rsidRPr="00D724E6" w:rsidRDefault="00D724E6" w:rsidP="00D724E6">
      <w:pPr>
        <w:ind w:firstLine="708"/>
        <w:jc w:val="center"/>
        <w:rPr>
          <w:rFonts w:cs="Times New Roman"/>
          <w:szCs w:val="24"/>
        </w:rPr>
      </w:pPr>
      <w:r w:rsidRPr="00D724E6">
        <w:rPr>
          <w:rFonts w:cs="Times New Roman"/>
          <w:szCs w:val="24"/>
        </w:rPr>
        <w:t>M= Formato</w:t>
      </w:r>
    </w:p>
    <w:p w14:paraId="304C5D42" w14:textId="77777777" w:rsidR="00D724E6" w:rsidRPr="00D724E6" w:rsidRDefault="00D724E6" w:rsidP="00D724E6">
      <w:pPr>
        <w:ind w:firstLine="708"/>
        <w:jc w:val="center"/>
        <w:rPr>
          <w:rFonts w:cs="Times New Roman"/>
          <w:szCs w:val="24"/>
        </w:rPr>
      </w:pPr>
      <w:r w:rsidRPr="00D724E6">
        <w:rPr>
          <w:rFonts w:cs="Times New Roman"/>
          <w:szCs w:val="24"/>
        </w:rPr>
        <w:lastRenderedPageBreak/>
        <w:t>N= Negrilla</w:t>
      </w:r>
    </w:p>
    <w:p w14:paraId="7CA271AF" w14:textId="77777777" w:rsidR="00D724E6" w:rsidRPr="00D724E6" w:rsidRDefault="00D724E6" w:rsidP="00D724E6">
      <w:pPr>
        <w:ind w:firstLine="708"/>
        <w:jc w:val="center"/>
        <w:rPr>
          <w:rFonts w:cs="Times New Roman"/>
          <w:szCs w:val="24"/>
        </w:rPr>
      </w:pPr>
      <w:r w:rsidRPr="00D724E6">
        <w:rPr>
          <w:rFonts w:cs="Times New Roman"/>
          <w:szCs w:val="24"/>
        </w:rPr>
        <w:t>O= Disminuir tamaño</w:t>
      </w:r>
    </w:p>
    <w:p w14:paraId="7EF03610" w14:textId="77777777" w:rsidR="00D724E6" w:rsidRPr="00D724E6" w:rsidRDefault="00D724E6" w:rsidP="00D724E6">
      <w:pPr>
        <w:ind w:firstLine="708"/>
        <w:jc w:val="center"/>
        <w:rPr>
          <w:rFonts w:cs="Times New Roman"/>
          <w:szCs w:val="24"/>
        </w:rPr>
      </w:pPr>
      <w:r w:rsidRPr="00D724E6">
        <w:rPr>
          <w:rFonts w:cs="Times New Roman"/>
          <w:szCs w:val="24"/>
        </w:rPr>
        <w:t>P= Imprimir</w:t>
      </w:r>
    </w:p>
    <w:p w14:paraId="60570ECE" w14:textId="77777777" w:rsidR="00D724E6" w:rsidRPr="00D724E6" w:rsidRDefault="00D724E6" w:rsidP="00D724E6">
      <w:pPr>
        <w:ind w:firstLine="708"/>
        <w:jc w:val="center"/>
        <w:rPr>
          <w:rFonts w:cs="Times New Roman"/>
          <w:szCs w:val="24"/>
        </w:rPr>
      </w:pPr>
      <w:r w:rsidRPr="00D724E6">
        <w:rPr>
          <w:rFonts w:cs="Times New Roman"/>
          <w:szCs w:val="24"/>
        </w:rPr>
        <w:t>Q= Alinear izquierda</w:t>
      </w:r>
    </w:p>
    <w:p w14:paraId="06DFCC95" w14:textId="77777777" w:rsidR="00D724E6" w:rsidRPr="00D724E6" w:rsidRDefault="00D724E6" w:rsidP="00D724E6">
      <w:pPr>
        <w:ind w:firstLine="708"/>
        <w:jc w:val="center"/>
        <w:rPr>
          <w:rFonts w:cs="Times New Roman"/>
          <w:szCs w:val="24"/>
        </w:rPr>
      </w:pPr>
      <w:r w:rsidRPr="00D724E6">
        <w:rPr>
          <w:rFonts w:cs="Times New Roman"/>
          <w:szCs w:val="24"/>
        </w:rPr>
        <w:t>R= Cerrar documento</w:t>
      </w:r>
    </w:p>
    <w:p w14:paraId="52B81824" w14:textId="77777777" w:rsidR="00D724E6" w:rsidRPr="00D724E6" w:rsidRDefault="00D724E6" w:rsidP="00D724E6">
      <w:pPr>
        <w:ind w:firstLine="708"/>
        <w:jc w:val="center"/>
        <w:rPr>
          <w:rFonts w:cs="Times New Roman"/>
          <w:szCs w:val="24"/>
        </w:rPr>
      </w:pPr>
      <w:r w:rsidRPr="00D724E6">
        <w:rPr>
          <w:rFonts w:cs="Times New Roman"/>
          <w:szCs w:val="24"/>
        </w:rPr>
        <w:t>S= Subrayado</w:t>
      </w:r>
    </w:p>
    <w:p w14:paraId="7B82F6C4" w14:textId="77777777" w:rsidR="00D724E6" w:rsidRPr="00D724E6" w:rsidRDefault="00D724E6" w:rsidP="00D724E6">
      <w:pPr>
        <w:ind w:firstLine="708"/>
        <w:jc w:val="center"/>
        <w:rPr>
          <w:rFonts w:cs="Times New Roman"/>
          <w:szCs w:val="24"/>
        </w:rPr>
      </w:pPr>
      <w:r w:rsidRPr="00D724E6">
        <w:rPr>
          <w:rFonts w:cs="Times New Roman"/>
          <w:szCs w:val="24"/>
        </w:rPr>
        <w:t>T= Centrar</w:t>
      </w:r>
    </w:p>
    <w:p w14:paraId="6A41A74D" w14:textId="77777777" w:rsidR="00D724E6" w:rsidRPr="00D724E6" w:rsidRDefault="00D724E6" w:rsidP="00D724E6">
      <w:pPr>
        <w:ind w:firstLine="708"/>
        <w:jc w:val="center"/>
        <w:rPr>
          <w:rFonts w:cs="Times New Roman"/>
          <w:szCs w:val="24"/>
        </w:rPr>
      </w:pPr>
      <w:r w:rsidRPr="00D724E6">
        <w:rPr>
          <w:rFonts w:cs="Times New Roman"/>
          <w:szCs w:val="24"/>
        </w:rPr>
        <w:t>U= Nuevo documento</w:t>
      </w:r>
    </w:p>
    <w:p w14:paraId="73BC169A" w14:textId="77777777" w:rsidR="00D724E6" w:rsidRPr="00D724E6" w:rsidRDefault="00D724E6" w:rsidP="00D724E6">
      <w:pPr>
        <w:ind w:firstLine="708"/>
        <w:jc w:val="center"/>
        <w:rPr>
          <w:rFonts w:cs="Times New Roman"/>
          <w:szCs w:val="24"/>
        </w:rPr>
      </w:pPr>
      <w:r w:rsidRPr="00D724E6">
        <w:rPr>
          <w:rFonts w:cs="Times New Roman"/>
          <w:szCs w:val="24"/>
        </w:rPr>
        <w:t>V= Pegar</w:t>
      </w:r>
    </w:p>
    <w:p w14:paraId="11BC05CA" w14:textId="77777777" w:rsidR="00D724E6" w:rsidRPr="00D724E6" w:rsidRDefault="00D724E6" w:rsidP="00D724E6">
      <w:pPr>
        <w:ind w:firstLine="708"/>
        <w:jc w:val="center"/>
        <w:rPr>
          <w:rFonts w:cs="Times New Roman"/>
          <w:szCs w:val="24"/>
        </w:rPr>
      </w:pPr>
      <w:r w:rsidRPr="00D724E6">
        <w:rPr>
          <w:rFonts w:cs="Times New Roman"/>
          <w:szCs w:val="24"/>
        </w:rPr>
        <w:t>X=Cortar</w:t>
      </w:r>
    </w:p>
    <w:p w14:paraId="7536C2F6" w14:textId="77777777" w:rsidR="00D724E6" w:rsidRPr="00D724E6" w:rsidRDefault="00D724E6" w:rsidP="00D724E6">
      <w:pPr>
        <w:ind w:firstLine="708"/>
        <w:jc w:val="center"/>
        <w:rPr>
          <w:rFonts w:cs="Times New Roman"/>
          <w:szCs w:val="24"/>
        </w:rPr>
      </w:pPr>
      <w:r w:rsidRPr="00D724E6">
        <w:rPr>
          <w:rFonts w:cs="Times New Roman"/>
          <w:szCs w:val="24"/>
        </w:rPr>
        <w:t>Y= Rehacer</w:t>
      </w:r>
    </w:p>
    <w:p w14:paraId="50E25A7E" w14:textId="77777777" w:rsidR="00D724E6" w:rsidRPr="00D724E6" w:rsidRDefault="00D724E6" w:rsidP="00D724E6">
      <w:pPr>
        <w:ind w:firstLine="708"/>
        <w:jc w:val="center"/>
        <w:rPr>
          <w:rFonts w:cs="Times New Roman"/>
          <w:szCs w:val="24"/>
        </w:rPr>
      </w:pPr>
      <w:r w:rsidRPr="00D724E6">
        <w:rPr>
          <w:rFonts w:cs="Times New Roman"/>
          <w:szCs w:val="24"/>
        </w:rPr>
        <w:t>Z= Deshacer</w:t>
      </w:r>
    </w:p>
    <w:p w14:paraId="07E905F0" w14:textId="77777777" w:rsidR="00D724E6" w:rsidRDefault="00D724E6" w:rsidP="00D724E6">
      <w:pPr>
        <w:ind w:firstLine="708"/>
        <w:jc w:val="center"/>
        <w:rPr>
          <w:rFonts w:cs="Times New Roman"/>
          <w:szCs w:val="24"/>
        </w:rPr>
        <w:sectPr w:rsidR="00D724E6" w:rsidSect="00D724E6">
          <w:type w:val="continuous"/>
          <w:pgSz w:w="12240" w:h="15840"/>
          <w:pgMar w:top="1418" w:right="1418" w:bottom="1418" w:left="1418" w:header="709" w:footer="709" w:gutter="0"/>
          <w:cols w:num="2" w:space="708"/>
          <w:docGrid w:linePitch="360"/>
        </w:sectPr>
      </w:pPr>
    </w:p>
    <w:p w14:paraId="48E2C7EA" w14:textId="3B28E22D" w:rsidR="00D724E6" w:rsidRDefault="00D724E6" w:rsidP="00D724E6">
      <w:pPr>
        <w:ind w:firstLine="708"/>
        <w:jc w:val="center"/>
        <w:rPr>
          <w:rFonts w:cs="Times New Roman"/>
          <w:szCs w:val="24"/>
        </w:rPr>
      </w:pPr>
      <w:r>
        <w:rPr>
          <w:rFonts w:cs="Times New Roman"/>
          <w:szCs w:val="24"/>
        </w:rPr>
        <w:lastRenderedPageBreak/>
        <w:t xml:space="preserve">Lista completa de atajos </w:t>
      </w:r>
      <w:r w:rsidRPr="00D724E6">
        <w:rPr>
          <w:rFonts w:cs="Times New Roman"/>
          <w:szCs w:val="24"/>
        </w:rPr>
        <w:t>https://goo.gl/I8CpOB</w:t>
      </w:r>
    </w:p>
    <w:p w14:paraId="641D7E65" w14:textId="1341145C" w:rsidR="00D724E6" w:rsidRDefault="00D724E6" w:rsidP="001D1679">
      <w:pPr>
        <w:ind w:firstLine="708"/>
        <w:jc w:val="center"/>
        <w:rPr>
          <w:rFonts w:cs="Times New Roman"/>
          <w:szCs w:val="24"/>
        </w:rPr>
      </w:pPr>
    </w:p>
    <w:p w14:paraId="42B6BC75" w14:textId="77B189C6" w:rsidR="00D724E6" w:rsidRDefault="00D724E6" w:rsidP="001D1679">
      <w:pPr>
        <w:ind w:firstLine="708"/>
        <w:jc w:val="center"/>
        <w:rPr>
          <w:rFonts w:cs="Times New Roman"/>
          <w:szCs w:val="24"/>
        </w:rPr>
      </w:pPr>
    </w:p>
    <w:p w14:paraId="70FF7B65" w14:textId="5A0EC7DD" w:rsidR="00D724E6" w:rsidRDefault="00D724E6" w:rsidP="001D1679">
      <w:pPr>
        <w:ind w:firstLine="708"/>
        <w:jc w:val="center"/>
        <w:rPr>
          <w:rFonts w:cs="Times New Roman"/>
          <w:szCs w:val="24"/>
        </w:rPr>
      </w:pPr>
    </w:p>
    <w:p w14:paraId="04166119" w14:textId="5ECC2434" w:rsidR="00D724E6" w:rsidRDefault="00D724E6" w:rsidP="001D1679">
      <w:pPr>
        <w:ind w:firstLine="708"/>
        <w:jc w:val="center"/>
        <w:rPr>
          <w:rFonts w:cs="Times New Roman"/>
          <w:szCs w:val="24"/>
        </w:rPr>
      </w:pPr>
    </w:p>
    <w:p w14:paraId="5895D427" w14:textId="5FEEF5E2" w:rsidR="00D724E6" w:rsidRDefault="00D724E6" w:rsidP="001D1679">
      <w:pPr>
        <w:ind w:firstLine="708"/>
        <w:jc w:val="center"/>
        <w:rPr>
          <w:rFonts w:cs="Times New Roman"/>
          <w:szCs w:val="24"/>
        </w:rPr>
      </w:pPr>
    </w:p>
    <w:p w14:paraId="6D5BBB09" w14:textId="571031D0" w:rsidR="00D724E6" w:rsidRDefault="00D724E6" w:rsidP="001D1679">
      <w:pPr>
        <w:ind w:firstLine="708"/>
        <w:jc w:val="center"/>
        <w:rPr>
          <w:rFonts w:cs="Times New Roman"/>
          <w:szCs w:val="24"/>
        </w:rPr>
      </w:pPr>
    </w:p>
    <w:p w14:paraId="2353DD31" w14:textId="030104E4" w:rsidR="00D724E6" w:rsidRDefault="00D724E6" w:rsidP="001D1679">
      <w:pPr>
        <w:ind w:firstLine="708"/>
        <w:jc w:val="center"/>
        <w:rPr>
          <w:rFonts w:cs="Times New Roman"/>
          <w:szCs w:val="24"/>
        </w:rPr>
      </w:pPr>
    </w:p>
    <w:p w14:paraId="59255A8B" w14:textId="5F22080E" w:rsidR="00D724E6" w:rsidRDefault="00D724E6" w:rsidP="001D1679">
      <w:pPr>
        <w:ind w:firstLine="708"/>
        <w:jc w:val="center"/>
        <w:rPr>
          <w:rFonts w:cs="Times New Roman"/>
          <w:szCs w:val="24"/>
        </w:rPr>
      </w:pPr>
    </w:p>
    <w:p w14:paraId="379BEA70" w14:textId="0E1ED007" w:rsidR="00D724E6" w:rsidRDefault="00D724E6" w:rsidP="001D1679">
      <w:pPr>
        <w:ind w:firstLine="708"/>
        <w:jc w:val="center"/>
        <w:rPr>
          <w:rFonts w:cs="Times New Roman"/>
          <w:szCs w:val="24"/>
        </w:rPr>
      </w:pPr>
    </w:p>
    <w:p w14:paraId="4F1F5976" w14:textId="5D49824C" w:rsidR="00D724E6" w:rsidRDefault="00D724E6" w:rsidP="001D1679">
      <w:pPr>
        <w:ind w:firstLine="708"/>
        <w:jc w:val="center"/>
        <w:rPr>
          <w:rFonts w:cs="Times New Roman"/>
          <w:szCs w:val="24"/>
        </w:rPr>
      </w:pPr>
    </w:p>
    <w:p w14:paraId="68187CD7" w14:textId="0B604DD1" w:rsidR="00D724E6" w:rsidRDefault="00D724E6" w:rsidP="001D1679">
      <w:pPr>
        <w:ind w:firstLine="708"/>
        <w:jc w:val="center"/>
        <w:rPr>
          <w:rFonts w:cs="Times New Roman"/>
          <w:szCs w:val="24"/>
        </w:rPr>
      </w:pPr>
    </w:p>
    <w:p w14:paraId="0895FF01" w14:textId="38D01BFD" w:rsidR="00D724E6" w:rsidRDefault="00D724E6" w:rsidP="001D1679">
      <w:pPr>
        <w:ind w:firstLine="708"/>
        <w:jc w:val="center"/>
        <w:rPr>
          <w:rFonts w:cs="Times New Roman"/>
          <w:szCs w:val="24"/>
        </w:rPr>
      </w:pPr>
    </w:p>
    <w:p w14:paraId="7729E23E" w14:textId="77777777" w:rsidR="007F0C54" w:rsidRDefault="007F0C54" w:rsidP="007B582D">
      <w:pPr>
        <w:jc w:val="left"/>
        <w:rPr>
          <w:rFonts w:cs="Times New Roman"/>
          <w:b/>
          <w:szCs w:val="24"/>
        </w:rPr>
      </w:pPr>
    </w:p>
    <w:p w14:paraId="35ADF75D" w14:textId="77777777" w:rsidR="007F0C54" w:rsidRDefault="007F0C54" w:rsidP="007B582D">
      <w:pPr>
        <w:jc w:val="left"/>
        <w:rPr>
          <w:rFonts w:cs="Times New Roman"/>
          <w:b/>
          <w:szCs w:val="24"/>
        </w:rPr>
      </w:pPr>
    </w:p>
    <w:p w14:paraId="22CE86C3" w14:textId="0ABC6ABB" w:rsidR="00D724E6" w:rsidRPr="006B6D2A" w:rsidRDefault="006B6D2A" w:rsidP="007B582D">
      <w:pPr>
        <w:jc w:val="left"/>
        <w:rPr>
          <w:rFonts w:cs="Times New Roman"/>
          <w:b/>
          <w:szCs w:val="24"/>
        </w:rPr>
      </w:pPr>
      <w:r w:rsidRPr="006B6D2A">
        <w:rPr>
          <w:rFonts w:cs="Times New Roman"/>
          <w:b/>
          <w:szCs w:val="24"/>
        </w:rPr>
        <w:lastRenderedPageBreak/>
        <w:t xml:space="preserve">Anexo </w:t>
      </w:r>
      <w:r w:rsidR="00572C56">
        <w:rPr>
          <w:rFonts w:cs="Times New Roman"/>
          <w:b/>
          <w:szCs w:val="24"/>
        </w:rPr>
        <w:t>6</w:t>
      </w:r>
      <w:r w:rsidRPr="006B6D2A">
        <w:rPr>
          <w:rFonts w:cs="Times New Roman"/>
          <w:b/>
          <w:szCs w:val="24"/>
        </w:rPr>
        <w:t xml:space="preserve">. Sinónimos y antónimos </w:t>
      </w:r>
    </w:p>
    <w:p w14:paraId="7BE1B3A7" w14:textId="026FB599" w:rsidR="006B6D2A" w:rsidRDefault="006B6D2A" w:rsidP="001D1679">
      <w:pPr>
        <w:ind w:firstLine="708"/>
        <w:jc w:val="center"/>
        <w:rPr>
          <w:rFonts w:cs="Times New Roman"/>
          <w:szCs w:val="24"/>
        </w:rPr>
      </w:pPr>
    </w:p>
    <w:p w14:paraId="330BB5AC" w14:textId="2C752261" w:rsidR="00C25910" w:rsidRDefault="006B6D2A" w:rsidP="00B41170">
      <w:pPr>
        <w:ind w:firstLine="708"/>
        <w:rPr>
          <w:rFonts w:cs="Times New Roman"/>
          <w:szCs w:val="24"/>
        </w:rPr>
      </w:pPr>
      <w:r>
        <w:rPr>
          <w:rFonts w:cs="Times New Roman"/>
          <w:szCs w:val="24"/>
        </w:rPr>
        <w:t>Constantemente surgen inconvenientes al redactar una oración, al no tener la palabra adecuada, un sinónimo o un antónimo. Microsoft Word apoya estas inquietudes, así</w:t>
      </w:r>
      <w:r w:rsidR="00B41170">
        <w:rPr>
          <w:rFonts w:cs="Times New Roman"/>
          <w:szCs w:val="24"/>
        </w:rPr>
        <w:t>:</w:t>
      </w:r>
    </w:p>
    <w:p w14:paraId="3BECFEDA" w14:textId="4C2E8D17" w:rsidR="006B6D2A" w:rsidRDefault="00360BF1" w:rsidP="00B41170">
      <w:pPr>
        <w:jc w:val="right"/>
        <w:rPr>
          <w:rFonts w:cs="Times New Roman"/>
          <w:szCs w:val="24"/>
        </w:rPr>
      </w:pPr>
      <w:r w:rsidRPr="00B41170">
        <w:rPr>
          <w:rFonts w:cs="Times New Roman"/>
          <w:noProof/>
          <w:szCs w:val="24"/>
          <w:lang w:eastAsia="es-CO"/>
        </w:rPr>
        <mc:AlternateContent>
          <mc:Choice Requires="wps">
            <w:drawing>
              <wp:anchor distT="45720" distB="45720" distL="114300" distR="114300" simplePos="0" relativeHeight="251664384" behindDoc="0" locked="0" layoutInCell="1" allowOverlap="1" wp14:anchorId="0A5B08FF" wp14:editId="0F89601D">
                <wp:simplePos x="0" y="0"/>
                <wp:positionH relativeFrom="margin">
                  <wp:posOffset>3679825</wp:posOffset>
                </wp:positionH>
                <wp:positionV relativeFrom="paragraph">
                  <wp:posOffset>3492129</wp:posOffset>
                </wp:positionV>
                <wp:extent cx="2363470" cy="3131185"/>
                <wp:effectExtent l="0" t="0" r="0" b="0"/>
                <wp:wrapSquare wrapText="bothSides"/>
                <wp:docPr id="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3470" cy="3131185"/>
                        </a:xfrm>
                        <a:prstGeom prst="rect">
                          <a:avLst/>
                        </a:prstGeom>
                        <a:solidFill>
                          <a:srgbClr val="FFFFFF"/>
                        </a:solidFill>
                        <a:ln w="9525">
                          <a:noFill/>
                          <a:miter lim="800000"/>
                          <a:headEnd/>
                          <a:tailEnd/>
                        </a:ln>
                      </wps:spPr>
                      <wps:txbx>
                        <w:txbxContent>
                          <w:p w14:paraId="5BB8FA06" w14:textId="008333BD" w:rsidR="005F38F9" w:rsidRDefault="005F38F9" w:rsidP="00360BF1">
                            <w:r>
                              <w:rPr>
                                <w:noProof/>
                                <w:lang w:eastAsia="es-CO"/>
                              </w:rPr>
                              <w:drawing>
                                <wp:inline distT="0" distB="0" distL="0" distR="0" wp14:anchorId="44647C47" wp14:editId="5E00867C">
                                  <wp:extent cx="1891937" cy="2769079"/>
                                  <wp:effectExtent l="190500" t="190500" r="184785" b="1841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9939" t="21424" b="26373"/>
                                          <a:stretch/>
                                        </pic:blipFill>
                                        <pic:spPr bwMode="auto">
                                          <a:xfrm>
                                            <a:off x="0" y="0"/>
                                            <a:ext cx="1920209" cy="28104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B08FF" id="_x0000_s1030" type="#_x0000_t202" style="position:absolute;left:0;text-align:left;margin-left:289.75pt;margin-top:274.95pt;width:186.1pt;height:246.5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" stroked="f">
                <v:textbox>
                  <w:txbxContent>
                    <w:p w14:paraId="5BB8FA06" w14:textId="008333BD" w:rsidR="005F38F9" w:rsidRDefault="005F38F9" w:rsidP="00360BF1">
                      <w:r>
                        <w:rPr>
                          <w:noProof/>
                          <w:lang w:eastAsia="es-CO"/>
                        </w:rPr>
                        <w:drawing>
                          <wp:inline distT="0" distB="0" distL="0" distR="0" wp14:anchorId="44647C47" wp14:editId="5E00867C">
                            <wp:extent cx="1891937" cy="2769079"/>
                            <wp:effectExtent l="190500" t="190500" r="184785" b="1841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9939" t="21424" b="26373"/>
                                    <a:stretch/>
                                  </pic:blipFill>
                                  <pic:spPr bwMode="auto">
                                    <a:xfrm>
                                      <a:off x="0" y="0"/>
                                      <a:ext cx="1920209" cy="28104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Pr="00B41170">
        <w:rPr>
          <w:rFonts w:cs="Times New Roman"/>
          <w:noProof/>
          <w:szCs w:val="24"/>
          <w:lang w:eastAsia="es-CO"/>
        </w:rPr>
        <mc:AlternateContent>
          <mc:Choice Requires="wps">
            <w:drawing>
              <wp:anchor distT="45720" distB="45720" distL="114300" distR="114300" simplePos="0" relativeHeight="251662336" behindDoc="0" locked="0" layoutInCell="1" allowOverlap="1" wp14:anchorId="38790FCD" wp14:editId="07D0AC78">
                <wp:simplePos x="0" y="0"/>
                <wp:positionH relativeFrom="margin">
                  <wp:posOffset>0</wp:posOffset>
                </wp:positionH>
                <wp:positionV relativeFrom="paragraph">
                  <wp:posOffset>467995</wp:posOffset>
                </wp:positionV>
                <wp:extent cx="3467100" cy="5607050"/>
                <wp:effectExtent l="0" t="0" r="0" b="0"/>
                <wp:wrapSquare wrapText="bothSides"/>
                <wp:docPr id="3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5607050"/>
                        </a:xfrm>
                        <a:prstGeom prst="rect">
                          <a:avLst/>
                        </a:prstGeom>
                        <a:solidFill>
                          <a:srgbClr val="FFFFFF"/>
                        </a:solidFill>
                        <a:ln w="9525">
                          <a:noFill/>
                          <a:miter lim="800000"/>
                          <a:headEnd/>
                          <a:tailEnd/>
                        </a:ln>
                      </wps:spPr>
                      <wps:txbx>
                        <w:txbxContent>
                          <w:p w14:paraId="17531B8F" w14:textId="3EE9D257" w:rsidR="005F38F9" w:rsidRDefault="005F38F9" w:rsidP="00360BF1">
                            <w:pPr>
                              <w:ind w:left="-113"/>
                              <w:rPr>
                                <w:rFonts w:cs="Times New Roman"/>
                                <w:szCs w:val="24"/>
                              </w:rPr>
                            </w:pPr>
                            <w:r w:rsidRPr="00B41170">
                              <w:rPr>
                                <w:rFonts w:cs="Times New Roman"/>
                                <w:szCs w:val="24"/>
                              </w:rPr>
                              <w:t xml:space="preserve">Selecciona la palabra </w:t>
                            </w:r>
                            <w:r>
                              <w:rPr>
                                <w:rFonts w:cs="Times New Roman"/>
                                <w:szCs w:val="24"/>
                              </w:rPr>
                              <w:t xml:space="preserve">(en este ejemplo “colocar”) </w:t>
                            </w:r>
                            <w:r w:rsidRPr="00B41170">
                              <w:rPr>
                                <w:rFonts w:cs="Times New Roman"/>
                                <w:szCs w:val="24"/>
                              </w:rPr>
                              <w:t>&gt; Clic derecho &gt; “Sinónimos”</w:t>
                            </w:r>
                            <w:r>
                              <w:rPr>
                                <w:rFonts w:cs="Times New Roman"/>
                                <w:szCs w:val="24"/>
                              </w:rPr>
                              <w:t>.</w:t>
                            </w:r>
                          </w:p>
                          <w:p w14:paraId="6A54EEED" w14:textId="77777777" w:rsidR="005F38F9" w:rsidRPr="00B41170" w:rsidRDefault="005F38F9" w:rsidP="00360BF1">
                            <w:pPr>
                              <w:ind w:left="-113"/>
                              <w:rPr>
                                <w:rFonts w:cs="Times New Roman"/>
                                <w:szCs w:val="24"/>
                              </w:rPr>
                            </w:pPr>
                          </w:p>
                          <w:p w14:paraId="74ED60FA" w14:textId="77777777" w:rsidR="005F38F9" w:rsidRDefault="005F38F9" w:rsidP="00360BF1">
                            <w:pPr>
                              <w:ind w:left="-113"/>
                              <w:rPr>
                                <w:rFonts w:cs="Times New Roman"/>
                                <w:szCs w:val="24"/>
                              </w:rPr>
                            </w:pPr>
                          </w:p>
                          <w:p w14:paraId="575ED9DB" w14:textId="31B12BE3" w:rsidR="005F38F9" w:rsidRPr="00B41170" w:rsidRDefault="005F38F9" w:rsidP="00360BF1">
                            <w:pPr>
                              <w:ind w:left="-113"/>
                              <w:rPr>
                                <w:rFonts w:cs="Times New Roman"/>
                                <w:szCs w:val="24"/>
                              </w:rPr>
                            </w:pPr>
                            <w:r w:rsidRPr="00B41170">
                              <w:rPr>
                                <w:rFonts w:cs="Times New Roman"/>
                                <w:szCs w:val="24"/>
                              </w:rPr>
                              <w:t>Inmediatamente aparecen las sugerencias más usadas.</w:t>
                            </w:r>
                            <w:r>
                              <w:rPr>
                                <w:rFonts w:cs="Times New Roman"/>
                                <w:szCs w:val="24"/>
                              </w:rPr>
                              <w:t xml:space="preserve"> </w:t>
                            </w:r>
                            <w:r w:rsidRPr="00B41170">
                              <w:rPr>
                                <w:rFonts w:cs="Times New Roman"/>
                                <w:szCs w:val="24"/>
                              </w:rPr>
                              <w:t>Si no es suficiente</w:t>
                            </w:r>
                            <w:r>
                              <w:rPr>
                                <w:rFonts w:cs="Times New Roman"/>
                                <w:szCs w:val="24"/>
                              </w:rPr>
                              <w:t xml:space="preserve"> y se requieren más alternativas</w:t>
                            </w:r>
                            <w:r w:rsidRPr="00B41170">
                              <w:rPr>
                                <w:rFonts w:cs="Times New Roman"/>
                                <w:szCs w:val="24"/>
                              </w:rPr>
                              <w:t xml:space="preserve">: </w:t>
                            </w:r>
                          </w:p>
                          <w:p w14:paraId="6CD885A4" w14:textId="7A92E17A" w:rsidR="005F38F9" w:rsidRDefault="005F38F9" w:rsidP="00360BF1">
                            <w:pPr>
                              <w:ind w:left="-113"/>
                              <w:rPr>
                                <w:rFonts w:cs="Times New Roman"/>
                                <w:szCs w:val="24"/>
                              </w:rPr>
                            </w:pPr>
                          </w:p>
                          <w:p w14:paraId="6FE10F43" w14:textId="45AB9B78" w:rsidR="005F38F9" w:rsidRDefault="005F38F9" w:rsidP="00360BF1">
                            <w:pPr>
                              <w:ind w:left="-113"/>
                              <w:rPr>
                                <w:rFonts w:cs="Times New Roman"/>
                                <w:szCs w:val="24"/>
                              </w:rPr>
                            </w:pPr>
                          </w:p>
                          <w:p w14:paraId="637820AF" w14:textId="7CD5E22F" w:rsidR="005F38F9" w:rsidRDefault="005F38F9" w:rsidP="00360BF1">
                            <w:pPr>
                              <w:ind w:left="-113"/>
                              <w:rPr>
                                <w:rFonts w:cs="Times New Roman"/>
                                <w:szCs w:val="24"/>
                              </w:rPr>
                            </w:pPr>
                          </w:p>
                          <w:p w14:paraId="34531325" w14:textId="37EF3487" w:rsidR="005F38F9" w:rsidRDefault="005F38F9" w:rsidP="00360BF1">
                            <w:pPr>
                              <w:ind w:left="-113"/>
                              <w:rPr>
                                <w:rFonts w:cs="Times New Roman"/>
                                <w:szCs w:val="24"/>
                              </w:rPr>
                            </w:pPr>
                          </w:p>
                          <w:p w14:paraId="6EBEFF06" w14:textId="1D390434" w:rsidR="005F38F9" w:rsidRDefault="005F38F9" w:rsidP="00360BF1">
                            <w:pPr>
                              <w:ind w:left="-113"/>
                              <w:rPr>
                                <w:rFonts w:cs="Times New Roman"/>
                                <w:szCs w:val="24"/>
                              </w:rPr>
                            </w:pPr>
                          </w:p>
                          <w:p w14:paraId="62CFC891" w14:textId="77777777" w:rsidR="005F38F9" w:rsidRPr="00B41170" w:rsidRDefault="005F38F9" w:rsidP="00360BF1">
                            <w:pPr>
                              <w:ind w:left="-113"/>
                              <w:rPr>
                                <w:rFonts w:cs="Times New Roman"/>
                                <w:szCs w:val="24"/>
                              </w:rPr>
                            </w:pPr>
                          </w:p>
                          <w:p w14:paraId="44F1B83D" w14:textId="77777777" w:rsidR="005F38F9" w:rsidRDefault="005F38F9" w:rsidP="00360BF1">
                            <w:pPr>
                              <w:ind w:left="-113"/>
                              <w:rPr>
                                <w:rFonts w:cs="Times New Roman"/>
                                <w:szCs w:val="24"/>
                              </w:rPr>
                            </w:pPr>
                          </w:p>
                          <w:p w14:paraId="498BD1AC" w14:textId="0FE45085" w:rsidR="005F38F9" w:rsidRPr="00B41170" w:rsidRDefault="005F38F9" w:rsidP="00360BF1">
                            <w:pPr>
                              <w:ind w:left="-113"/>
                              <w:rPr>
                                <w:rFonts w:cs="Times New Roman"/>
                                <w:szCs w:val="24"/>
                              </w:rPr>
                            </w:pPr>
                            <w:r w:rsidRPr="00B41170">
                              <w:rPr>
                                <w:rFonts w:cs="Times New Roman"/>
                                <w:szCs w:val="24"/>
                              </w:rPr>
                              <w:t>Clic de nuevo en “Sinónimos”, donde aparecen más opciones y los antónimos</w:t>
                            </w:r>
                            <w:r>
                              <w:rPr>
                                <w:rFonts w:cs="Times New Roman"/>
                                <w:szCs w:val="24"/>
                              </w:rPr>
                              <w:t xml:space="preserve"> de esa palabra seleccionada.</w:t>
                            </w:r>
                          </w:p>
                          <w:p w14:paraId="13F79F4F" w14:textId="77777777" w:rsidR="005F38F9" w:rsidRDefault="005F38F9" w:rsidP="00360B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90FCD" id="_x0000_s1031" type="#_x0000_t202" style="position:absolute;left:0;text-align:left;margin-left:0;margin-top:36.85pt;width:273pt;height:441.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" stroked="f">
                <v:textbox>
                  <w:txbxContent>
                    <w:p w14:paraId="17531B8F" w14:textId="3EE9D257" w:rsidR="005F38F9" w:rsidRDefault="005F38F9" w:rsidP="00360BF1">
                      <w:pPr>
                        <w:ind w:left="-113"/>
                        <w:rPr>
                          <w:rFonts w:cs="Times New Roman"/>
                          <w:szCs w:val="24"/>
                        </w:rPr>
                      </w:pPr>
                      <w:r w:rsidRPr="00B41170">
                        <w:rPr>
                          <w:rFonts w:cs="Times New Roman"/>
                          <w:szCs w:val="24"/>
                        </w:rPr>
                        <w:t xml:space="preserve">Selecciona la palabra </w:t>
                      </w:r>
                      <w:r>
                        <w:rPr>
                          <w:rFonts w:cs="Times New Roman"/>
                          <w:szCs w:val="24"/>
                        </w:rPr>
                        <w:t xml:space="preserve">(en este ejemplo “colocar”) </w:t>
                      </w:r>
                      <w:r w:rsidRPr="00B41170">
                        <w:rPr>
                          <w:rFonts w:cs="Times New Roman"/>
                          <w:szCs w:val="24"/>
                        </w:rPr>
                        <w:t>&gt; Clic derecho &gt; “Sinónimos”</w:t>
                      </w:r>
                      <w:r>
                        <w:rPr>
                          <w:rFonts w:cs="Times New Roman"/>
                          <w:szCs w:val="24"/>
                        </w:rPr>
                        <w:t>.</w:t>
                      </w:r>
                    </w:p>
                    <w:p w14:paraId="6A54EEED" w14:textId="77777777" w:rsidR="005F38F9" w:rsidRPr="00B41170" w:rsidRDefault="005F38F9" w:rsidP="00360BF1">
                      <w:pPr>
                        <w:ind w:left="-113"/>
                        <w:rPr>
                          <w:rFonts w:cs="Times New Roman"/>
                          <w:szCs w:val="24"/>
                        </w:rPr>
                      </w:pPr>
                    </w:p>
                    <w:p w14:paraId="74ED60FA" w14:textId="77777777" w:rsidR="005F38F9" w:rsidRDefault="005F38F9" w:rsidP="00360BF1">
                      <w:pPr>
                        <w:ind w:left="-113"/>
                        <w:rPr>
                          <w:rFonts w:cs="Times New Roman"/>
                          <w:szCs w:val="24"/>
                        </w:rPr>
                      </w:pPr>
                    </w:p>
                    <w:p w14:paraId="575ED9DB" w14:textId="31B12BE3" w:rsidR="005F38F9" w:rsidRPr="00B41170" w:rsidRDefault="005F38F9" w:rsidP="00360BF1">
                      <w:pPr>
                        <w:ind w:left="-113"/>
                        <w:rPr>
                          <w:rFonts w:cs="Times New Roman"/>
                          <w:szCs w:val="24"/>
                        </w:rPr>
                      </w:pPr>
                      <w:r w:rsidRPr="00B41170">
                        <w:rPr>
                          <w:rFonts w:cs="Times New Roman"/>
                          <w:szCs w:val="24"/>
                        </w:rPr>
                        <w:t>Inmediatamente aparecen las sugerencias más usadas.</w:t>
                      </w:r>
                      <w:r>
                        <w:rPr>
                          <w:rFonts w:cs="Times New Roman"/>
                          <w:szCs w:val="24"/>
                        </w:rPr>
                        <w:t xml:space="preserve"> </w:t>
                      </w:r>
                      <w:r w:rsidRPr="00B41170">
                        <w:rPr>
                          <w:rFonts w:cs="Times New Roman"/>
                          <w:szCs w:val="24"/>
                        </w:rPr>
                        <w:t>Si no es suficiente</w:t>
                      </w:r>
                      <w:r>
                        <w:rPr>
                          <w:rFonts w:cs="Times New Roman"/>
                          <w:szCs w:val="24"/>
                        </w:rPr>
                        <w:t xml:space="preserve"> y se requieren más alternativas</w:t>
                      </w:r>
                      <w:r w:rsidRPr="00B41170">
                        <w:rPr>
                          <w:rFonts w:cs="Times New Roman"/>
                          <w:szCs w:val="24"/>
                        </w:rPr>
                        <w:t xml:space="preserve">: </w:t>
                      </w:r>
                    </w:p>
                    <w:p w14:paraId="6CD885A4" w14:textId="7A92E17A" w:rsidR="005F38F9" w:rsidRDefault="005F38F9" w:rsidP="00360BF1">
                      <w:pPr>
                        <w:ind w:left="-113"/>
                        <w:rPr>
                          <w:rFonts w:cs="Times New Roman"/>
                          <w:szCs w:val="24"/>
                        </w:rPr>
                      </w:pPr>
                    </w:p>
                    <w:p w14:paraId="6FE10F43" w14:textId="45AB9B78" w:rsidR="005F38F9" w:rsidRDefault="005F38F9" w:rsidP="00360BF1">
                      <w:pPr>
                        <w:ind w:left="-113"/>
                        <w:rPr>
                          <w:rFonts w:cs="Times New Roman"/>
                          <w:szCs w:val="24"/>
                        </w:rPr>
                      </w:pPr>
                    </w:p>
                    <w:p w14:paraId="637820AF" w14:textId="7CD5E22F" w:rsidR="005F38F9" w:rsidRDefault="005F38F9" w:rsidP="00360BF1">
                      <w:pPr>
                        <w:ind w:left="-113"/>
                        <w:rPr>
                          <w:rFonts w:cs="Times New Roman"/>
                          <w:szCs w:val="24"/>
                        </w:rPr>
                      </w:pPr>
                    </w:p>
                    <w:p w14:paraId="34531325" w14:textId="37EF3487" w:rsidR="005F38F9" w:rsidRDefault="005F38F9" w:rsidP="00360BF1">
                      <w:pPr>
                        <w:ind w:left="-113"/>
                        <w:rPr>
                          <w:rFonts w:cs="Times New Roman"/>
                          <w:szCs w:val="24"/>
                        </w:rPr>
                      </w:pPr>
                    </w:p>
                    <w:p w14:paraId="6EBEFF06" w14:textId="1D390434" w:rsidR="005F38F9" w:rsidRDefault="005F38F9" w:rsidP="00360BF1">
                      <w:pPr>
                        <w:ind w:left="-113"/>
                        <w:rPr>
                          <w:rFonts w:cs="Times New Roman"/>
                          <w:szCs w:val="24"/>
                        </w:rPr>
                      </w:pPr>
                    </w:p>
                    <w:p w14:paraId="62CFC891" w14:textId="77777777" w:rsidR="005F38F9" w:rsidRPr="00B41170" w:rsidRDefault="005F38F9" w:rsidP="00360BF1">
                      <w:pPr>
                        <w:ind w:left="-113"/>
                        <w:rPr>
                          <w:rFonts w:cs="Times New Roman"/>
                          <w:szCs w:val="24"/>
                        </w:rPr>
                      </w:pPr>
                    </w:p>
                    <w:p w14:paraId="44F1B83D" w14:textId="77777777" w:rsidR="005F38F9" w:rsidRDefault="005F38F9" w:rsidP="00360BF1">
                      <w:pPr>
                        <w:ind w:left="-113"/>
                        <w:rPr>
                          <w:rFonts w:cs="Times New Roman"/>
                          <w:szCs w:val="24"/>
                        </w:rPr>
                      </w:pPr>
                    </w:p>
                    <w:p w14:paraId="498BD1AC" w14:textId="0FE45085" w:rsidR="005F38F9" w:rsidRPr="00B41170" w:rsidRDefault="005F38F9" w:rsidP="00360BF1">
                      <w:pPr>
                        <w:ind w:left="-113"/>
                        <w:rPr>
                          <w:rFonts w:cs="Times New Roman"/>
                          <w:szCs w:val="24"/>
                        </w:rPr>
                      </w:pPr>
                      <w:r w:rsidRPr="00B41170">
                        <w:rPr>
                          <w:rFonts w:cs="Times New Roman"/>
                          <w:szCs w:val="24"/>
                        </w:rPr>
                        <w:t>Clic de nuevo en “Sinónimos”, donde aparecen más opciones y los antónimos</w:t>
                      </w:r>
                      <w:r>
                        <w:rPr>
                          <w:rFonts w:cs="Times New Roman"/>
                          <w:szCs w:val="24"/>
                        </w:rPr>
                        <w:t xml:space="preserve"> de esa palabra seleccionada.</w:t>
                      </w:r>
                    </w:p>
                    <w:p w14:paraId="13F79F4F" w14:textId="77777777" w:rsidR="005F38F9" w:rsidRDefault="005F38F9" w:rsidP="00360BF1"/>
                  </w:txbxContent>
                </v:textbox>
                <w10:wrap type="square" anchorx="margin"/>
              </v:shape>
            </w:pict>
          </mc:Fallback>
        </mc:AlternateContent>
      </w:r>
      <w:r w:rsidRPr="00B41170">
        <w:rPr>
          <w:rFonts w:cs="Times New Roman"/>
          <w:noProof/>
          <w:szCs w:val="24"/>
          <w:lang w:eastAsia="es-CO"/>
        </w:rPr>
        <mc:AlternateContent>
          <mc:Choice Requires="wps">
            <w:drawing>
              <wp:anchor distT="45720" distB="45720" distL="114300" distR="114300" simplePos="0" relativeHeight="251666432" behindDoc="0" locked="0" layoutInCell="1" allowOverlap="1" wp14:anchorId="0B3475D3" wp14:editId="691C571B">
                <wp:simplePos x="0" y="0"/>
                <wp:positionH relativeFrom="margin">
                  <wp:posOffset>3671570</wp:posOffset>
                </wp:positionH>
                <wp:positionV relativeFrom="paragraph">
                  <wp:posOffset>188859</wp:posOffset>
                </wp:positionV>
                <wp:extent cx="2397760" cy="3096260"/>
                <wp:effectExtent l="0" t="0" r="2540" b="8890"/>
                <wp:wrapSquare wrapText="bothSides"/>
                <wp:docPr id="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7760" cy="3096260"/>
                        </a:xfrm>
                        <a:prstGeom prst="rect">
                          <a:avLst/>
                        </a:prstGeom>
                        <a:solidFill>
                          <a:srgbClr val="FFFFFF"/>
                        </a:solidFill>
                        <a:ln w="9525">
                          <a:noFill/>
                          <a:miter lim="800000"/>
                          <a:headEnd/>
                          <a:tailEnd/>
                        </a:ln>
                      </wps:spPr>
                      <wps:txbx>
                        <w:txbxContent>
                          <w:p w14:paraId="65829FBA" w14:textId="53FB701C" w:rsidR="005F38F9" w:rsidRDefault="005F38F9" w:rsidP="00360BF1">
                            <w:r>
                              <w:rPr>
                                <w:noProof/>
                                <w:lang w:eastAsia="es-CO"/>
                              </w:rPr>
                              <w:drawing>
                                <wp:inline distT="0" distB="0" distL="0" distR="0" wp14:anchorId="7008CE71" wp14:editId="1CE4B0F3">
                                  <wp:extent cx="1899620" cy="2789125"/>
                                  <wp:effectExtent l="190500" t="190500" r="196215" b="1828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867" t="30779" r="76748" b="13398"/>
                                          <a:stretch/>
                                        </pic:blipFill>
                                        <pic:spPr bwMode="auto">
                                          <a:xfrm>
                                            <a:off x="0" y="0"/>
                                            <a:ext cx="1921192" cy="282079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3475D3" id="_x0000_s1032" type="#_x0000_t202" style="position:absolute;left:0;text-align:left;margin-left:289.1pt;margin-top:14.85pt;width:188.8pt;height:243.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" stroked="f">
                <v:textbox>
                  <w:txbxContent>
                    <w:p w14:paraId="65829FBA" w14:textId="53FB701C" w:rsidR="005F38F9" w:rsidRDefault="005F38F9" w:rsidP="00360BF1">
                      <w:r>
                        <w:rPr>
                          <w:noProof/>
                          <w:lang w:eastAsia="es-CO"/>
                        </w:rPr>
                        <w:drawing>
                          <wp:inline distT="0" distB="0" distL="0" distR="0" wp14:anchorId="7008CE71" wp14:editId="1CE4B0F3">
                            <wp:extent cx="1899620" cy="2789125"/>
                            <wp:effectExtent l="190500" t="190500" r="196215" b="1828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867" t="30779" r="76748" b="13398"/>
                                    <a:stretch/>
                                  </pic:blipFill>
                                  <pic:spPr bwMode="auto">
                                    <a:xfrm>
                                      <a:off x="0" y="0"/>
                                      <a:ext cx="1921192" cy="282079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13298776" w14:textId="1ADDDB30" w:rsidR="00C25910" w:rsidRDefault="00C25910" w:rsidP="00F84456">
      <w:pPr>
        <w:ind w:firstLine="708"/>
        <w:jc w:val="right"/>
        <w:rPr>
          <w:rFonts w:cs="Times New Roman"/>
          <w:szCs w:val="24"/>
        </w:rPr>
      </w:pPr>
    </w:p>
    <w:p w14:paraId="3AF4CB5B" w14:textId="64160A3F" w:rsidR="006B6D2A" w:rsidRDefault="006B6D2A" w:rsidP="006B6D2A">
      <w:pPr>
        <w:ind w:firstLine="708"/>
        <w:rPr>
          <w:rFonts w:cs="Times New Roman"/>
          <w:szCs w:val="24"/>
        </w:rPr>
      </w:pPr>
    </w:p>
    <w:p w14:paraId="7F29E844" w14:textId="7A98D334" w:rsidR="00D724E6" w:rsidRDefault="00D724E6" w:rsidP="001D1679">
      <w:pPr>
        <w:ind w:firstLine="708"/>
        <w:jc w:val="center"/>
        <w:rPr>
          <w:rFonts w:cs="Times New Roman"/>
          <w:szCs w:val="24"/>
        </w:rPr>
      </w:pPr>
    </w:p>
    <w:p w14:paraId="16D18FEF" w14:textId="314C2591" w:rsidR="00D724E6" w:rsidRPr="001509FE" w:rsidRDefault="00205C0C" w:rsidP="007B582D">
      <w:pPr>
        <w:jc w:val="left"/>
        <w:rPr>
          <w:rFonts w:cs="Times New Roman"/>
          <w:b/>
          <w:szCs w:val="24"/>
        </w:rPr>
      </w:pPr>
      <w:r w:rsidRPr="001509FE">
        <w:rPr>
          <w:rFonts w:cs="Times New Roman"/>
          <w:b/>
          <w:szCs w:val="24"/>
        </w:rPr>
        <w:lastRenderedPageBreak/>
        <w:t xml:space="preserve">Anexo </w:t>
      </w:r>
      <w:r w:rsidR="00572C56">
        <w:rPr>
          <w:rFonts w:cs="Times New Roman"/>
          <w:b/>
          <w:szCs w:val="24"/>
        </w:rPr>
        <w:t>7</w:t>
      </w:r>
      <w:r w:rsidRPr="001509FE">
        <w:rPr>
          <w:rFonts w:cs="Times New Roman"/>
          <w:b/>
          <w:szCs w:val="24"/>
        </w:rPr>
        <w:t>. Copiar y pegar sin forma</w:t>
      </w:r>
      <w:r w:rsidR="000B6285">
        <w:rPr>
          <w:rFonts w:cs="Times New Roman"/>
          <w:b/>
          <w:szCs w:val="24"/>
        </w:rPr>
        <w:t>to</w:t>
      </w:r>
    </w:p>
    <w:p w14:paraId="46831CC0" w14:textId="43139A92" w:rsidR="00205C0C" w:rsidRDefault="00205C0C" w:rsidP="001D1679">
      <w:pPr>
        <w:ind w:firstLine="708"/>
        <w:jc w:val="center"/>
        <w:rPr>
          <w:rFonts w:cs="Times New Roman"/>
          <w:szCs w:val="24"/>
        </w:rPr>
      </w:pPr>
    </w:p>
    <w:p w14:paraId="621D993F" w14:textId="194905AE" w:rsidR="00205C0C" w:rsidRDefault="001509FE" w:rsidP="001509FE">
      <w:pPr>
        <w:ind w:firstLine="708"/>
        <w:rPr>
          <w:rFonts w:cs="Times New Roman"/>
          <w:szCs w:val="24"/>
        </w:rPr>
      </w:pPr>
      <w:r>
        <w:rPr>
          <w:rFonts w:cs="Times New Roman"/>
          <w:szCs w:val="24"/>
        </w:rPr>
        <w:t>En ocasiones copiamos y pegamos objetos o texto desde páginas web u otras fuentes hacia Word con el conocido Ctrl + C y Ctrl + V; sin embargo, se conservan colores, tipos de letras, tablas, y otros formatos indeseados. Para pegar solo el texto y sin formato alguno, clic derecho &gt; “Mantener solo texto (T)”</w:t>
      </w:r>
    </w:p>
    <w:p w14:paraId="5539EEFE" w14:textId="2D0542BD" w:rsidR="001509FE" w:rsidRDefault="001509FE" w:rsidP="001509FE">
      <w:pPr>
        <w:ind w:firstLine="708"/>
        <w:rPr>
          <w:rFonts w:cs="Times New Roman"/>
          <w:szCs w:val="24"/>
        </w:rPr>
      </w:pPr>
    </w:p>
    <w:p w14:paraId="3DDE2693" w14:textId="02C2A91F" w:rsidR="001509FE" w:rsidRDefault="001509FE" w:rsidP="001509FE">
      <w:pPr>
        <w:ind w:firstLine="708"/>
        <w:jc w:val="center"/>
        <w:rPr>
          <w:rFonts w:cs="Times New Roman"/>
          <w:szCs w:val="24"/>
        </w:rPr>
      </w:pPr>
      <w:r>
        <w:rPr>
          <w:noProof/>
          <w:lang w:eastAsia="es-CO"/>
        </w:rPr>
        <w:drawing>
          <wp:inline distT="0" distB="0" distL="0" distR="0" wp14:anchorId="1FC0A043" wp14:editId="12375272">
            <wp:extent cx="2769079" cy="3842803"/>
            <wp:effectExtent l="190500" t="190500" r="184150" b="19621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46334" t="41943" r="37033" b="17019"/>
                    <a:stretch/>
                  </pic:blipFill>
                  <pic:spPr bwMode="auto">
                    <a:xfrm>
                      <a:off x="0" y="0"/>
                      <a:ext cx="2785933" cy="386619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0DEC9BB" w14:textId="77777777" w:rsidR="001509FE" w:rsidRDefault="001509FE">
      <w:pPr>
        <w:spacing w:after="160" w:line="259" w:lineRule="auto"/>
        <w:jc w:val="left"/>
        <w:rPr>
          <w:rFonts w:cs="Times New Roman"/>
          <w:szCs w:val="24"/>
        </w:rPr>
      </w:pPr>
      <w:r>
        <w:rPr>
          <w:rFonts w:cs="Times New Roman"/>
          <w:szCs w:val="24"/>
        </w:rPr>
        <w:br w:type="page"/>
      </w:r>
    </w:p>
    <w:p w14:paraId="5A68D510" w14:textId="5A376AF9" w:rsidR="001509FE" w:rsidRDefault="001509FE" w:rsidP="007B582D">
      <w:pPr>
        <w:jc w:val="left"/>
        <w:rPr>
          <w:rFonts w:cs="Times New Roman"/>
          <w:b/>
          <w:szCs w:val="24"/>
        </w:rPr>
      </w:pPr>
      <w:r w:rsidRPr="001509FE">
        <w:rPr>
          <w:rFonts w:cs="Times New Roman"/>
          <w:b/>
          <w:szCs w:val="24"/>
        </w:rPr>
        <w:lastRenderedPageBreak/>
        <w:t xml:space="preserve">Anexo </w:t>
      </w:r>
      <w:r w:rsidR="00572C56">
        <w:rPr>
          <w:rFonts w:cs="Times New Roman"/>
          <w:b/>
          <w:szCs w:val="24"/>
        </w:rPr>
        <w:t>8</w:t>
      </w:r>
      <w:r w:rsidRPr="001509FE">
        <w:rPr>
          <w:rFonts w:cs="Times New Roman"/>
          <w:b/>
          <w:szCs w:val="24"/>
        </w:rPr>
        <w:t>. Comparar dos documentos</w:t>
      </w:r>
    </w:p>
    <w:p w14:paraId="16EE9275" w14:textId="5D85AD07" w:rsidR="00510280" w:rsidRDefault="00510280" w:rsidP="001509FE">
      <w:pPr>
        <w:ind w:firstLine="708"/>
        <w:jc w:val="left"/>
        <w:rPr>
          <w:rFonts w:cs="Times New Roman"/>
          <w:szCs w:val="24"/>
        </w:rPr>
      </w:pPr>
    </w:p>
    <w:p w14:paraId="3A490A0F" w14:textId="019A20E3" w:rsidR="00510280" w:rsidRDefault="00510280" w:rsidP="00381870">
      <w:pPr>
        <w:ind w:firstLine="708"/>
        <w:rPr>
          <w:rFonts w:cs="Times New Roman"/>
          <w:szCs w:val="24"/>
        </w:rPr>
      </w:pPr>
      <w:r>
        <w:rPr>
          <w:rFonts w:cs="Times New Roman"/>
          <w:szCs w:val="24"/>
        </w:rPr>
        <w:t>Frecuentemente tenemos inconvenientes al tener más de una versión de un mismo trabajo escrito y se desean conocer los cambios hechos en el documento 1 respecto del documento 2. Realice estos pasos: Revisar &gt; Comparar &gt; Comparar...  Compara dos versiones de un documento (estilo jurídico).</w:t>
      </w:r>
    </w:p>
    <w:p w14:paraId="1636A802" w14:textId="56EFD2D2" w:rsidR="00510280" w:rsidRDefault="00510280" w:rsidP="00510280">
      <w:pPr>
        <w:ind w:firstLine="708"/>
        <w:jc w:val="center"/>
        <w:rPr>
          <w:rFonts w:cs="Times New Roman"/>
          <w:szCs w:val="24"/>
        </w:rPr>
      </w:pPr>
      <w:r>
        <w:rPr>
          <w:noProof/>
          <w:lang w:eastAsia="es-CO"/>
        </w:rPr>
        <w:drawing>
          <wp:inline distT="0" distB="0" distL="0" distR="0" wp14:anchorId="557B3405" wp14:editId="45DB030E">
            <wp:extent cx="1367624" cy="1193034"/>
            <wp:effectExtent l="190500" t="190500" r="194945" b="19812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66701" t="10260" r="17345" b="64997"/>
                    <a:stretch/>
                  </pic:blipFill>
                  <pic:spPr bwMode="auto">
                    <a:xfrm>
                      <a:off x="0" y="0"/>
                      <a:ext cx="1394307" cy="1216311"/>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10D9F2D3" w14:textId="508DD192" w:rsidR="005A5807" w:rsidRDefault="005A5807" w:rsidP="00381870">
      <w:pPr>
        <w:ind w:firstLine="708"/>
        <w:rPr>
          <w:rFonts w:cs="Times New Roman"/>
          <w:szCs w:val="24"/>
        </w:rPr>
      </w:pPr>
      <w:r>
        <w:rPr>
          <w:rFonts w:cs="Times New Roman"/>
          <w:szCs w:val="24"/>
        </w:rPr>
        <w:t xml:space="preserve">Busque la ruta en su dispositivo donde se encuentra el documento original </w:t>
      </w:r>
      <w:r w:rsidR="00381870">
        <w:rPr>
          <w:rFonts w:cs="Times New Roman"/>
          <w:szCs w:val="24"/>
        </w:rPr>
        <w:t xml:space="preserve">(izquierda) </w:t>
      </w:r>
      <w:r>
        <w:rPr>
          <w:rFonts w:cs="Times New Roman"/>
          <w:szCs w:val="24"/>
        </w:rPr>
        <w:t>y luego el mismo procedimiento con el documento revisado</w:t>
      </w:r>
      <w:r w:rsidR="00381870">
        <w:rPr>
          <w:rFonts w:cs="Times New Roman"/>
          <w:szCs w:val="24"/>
        </w:rPr>
        <w:t xml:space="preserve"> (derecha).</w:t>
      </w:r>
      <w:r w:rsidR="00A76A40">
        <w:rPr>
          <w:rFonts w:cs="Times New Roman"/>
          <w:szCs w:val="24"/>
        </w:rPr>
        <w:t xml:space="preserve"> &gt; clic en Aceptar.</w:t>
      </w:r>
    </w:p>
    <w:p w14:paraId="0D513AF2" w14:textId="144120E6" w:rsidR="005A5807" w:rsidRDefault="00381870" w:rsidP="00510280">
      <w:pPr>
        <w:ind w:firstLine="708"/>
        <w:jc w:val="center"/>
        <w:rPr>
          <w:rFonts w:cs="Times New Roman"/>
          <w:szCs w:val="24"/>
        </w:rPr>
      </w:pPr>
      <w:r>
        <w:rPr>
          <w:noProof/>
          <w:lang w:eastAsia="es-CO"/>
        </w:rPr>
        <w:drawing>
          <wp:inline distT="0" distB="0" distL="0" distR="0" wp14:anchorId="2B9E0EC5" wp14:editId="0F7BE957">
            <wp:extent cx="2846567" cy="910323"/>
            <wp:effectExtent l="190500" t="190500" r="182880" b="1949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3265" t="41038" r="33300" b="39952"/>
                    <a:stretch/>
                  </pic:blipFill>
                  <pic:spPr bwMode="auto">
                    <a:xfrm>
                      <a:off x="0" y="0"/>
                      <a:ext cx="2883893" cy="92226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197C437" w14:textId="18B29CE4" w:rsidR="00381870" w:rsidRDefault="00381870" w:rsidP="00381870">
      <w:pPr>
        <w:ind w:firstLine="708"/>
        <w:rPr>
          <w:rFonts w:cs="Times New Roman"/>
          <w:szCs w:val="24"/>
        </w:rPr>
      </w:pPr>
      <w:r>
        <w:rPr>
          <w:rFonts w:cs="Times New Roman"/>
          <w:szCs w:val="24"/>
        </w:rPr>
        <w:t>Posteriormente aparece el informe con la cantidad de revisiones hechas en el documento:</w:t>
      </w:r>
    </w:p>
    <w:p w14:paraId="2304FEA7" w14:textId="7959EB63" w:rsidR="00381870" w:rsidRDefault="00381870" w:rsidP="00510280">
      <w:pPr>
        <w:ind w:firstLine="708"/>
        <w:jc w:val="center"/>
        <w:rPr>
          <w:rFonts w:cs="Times New Roman"/>
          <w:szCs w:val="24"/>
        </w:rPr>
      </w:pPr>
      <w:r w:rsidRPr="00381870">
        <w:rPr>
          <w:rFonts w:cs="Times New Roman"/>
          <w:noProof/>
          <w:szCs w:val="24"/>
          <w:lang w:eastAsia="es-CO"/>
        </w:rPr>
        <w:drawing>
          <wp:inline distT="0" distB="0" distL="0" distR="0" wp14:anchorId="73F95F62" wp14:editId="4353AE24">
            <wp:extent cx="3530379" cy="1903761"/>
            <wp:effectExtent l="190500" t="190500" r="184785" b="191770"/>
            <wp:docPr id="43" name="Imagen 43" descr="C:\Users\coord.referencia\Dropbox\AACorreccionEstilo\Terminados\PabloPerilla\567_Correcciones_Peril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ropbox\AACorreccionEstilo\Terminados\PabloPerilla\567_Correcciones_Perilla.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72059" cy="1926237"/>
                    </a:xfrm>
                    <a:prstGeom prst="rect">
                      <a:avLst/>
                    </a:prstGeom>
                    <a:ln>
                      <a:noFill/>
                    </a:ln>
                    <a:effectLst>
                      <a:outerShdw blurRad="190500" algn="tl" rotWithShape="0">
                        <a:srgbClr val="000000">
                          <a:alpha val="70000"/>
                        </a:srgbClr>
                      </a:outerShdw>
                    </a:effectLst>
                  </pic:spPr>
                </pic:pic>
              </a:graphicData>
            </a:graphic>
          </wp:inline>
        </w:drawing>
      </w:r>
    </w:p>
    <w:p w14:paraId="6CF39184" w14:textId="77777777" w:rsidR="00AE38AD" w:rsidRDefault="00AE38AD" w:rsidP="007B582D">
      <w:pPr>
        <w:jc w:val="left"/>
        <w:rPr>
          <w:rFonts w:cs="Times New Roman"/>
          <w:b/>
          <w:szCs w:val="24"/>
        </w:rPr>
      </w:pPr>
    </w:p>
    <w:p w14:paraId="09A8353F" w14:textId="74867F2A" w:rsidR="00381870" w:rsidRPr="007B582D" w:rsidRDefault="005651F2" w:rsidP="007B582D">
      <w:pPr>
        <w:jc w:val="left"/>
        <w:rPr>
          <w:rFonts w:cs="Times New Roman"/>
          <w:b/>
          <w:szCs w:val="24"/>
        </w:rPr>
      </w:pPr>
      <w:r w:rsidRPr="007B582D">
        <w:rPr>
          <w:rFonts w:cs="Times New Roman"/>
          <w:b/>
          <w:szCs w:val="24"/>
        </w:rPr>
        <w:lastRenderedPageBreak/>
        <w:t xml:space="preserve">Anexo </w:t>
      </w:r>
      <w:r w:rsidR="00572C56">
        <w:rPr>
          <w:rFonts w:cs="Times New Roman"/>
          <w:b/>
          <w:szCs w:val="24"/>
        </w:rPr>
        <w:t>9</w:t>
      </w:r>
      <w:r w:rsidRPr="007B582D">
        <w:rPr>
          <w:rFonts w:cs="Times New Roman"/>
          <w:b/>
          <w:szCs w:val="24"/>
        </w:rPr>
        <w:t>. Control de cambios</w:t>
      </w:r>
    </w:p>
    <w:p w14:paraId="02820719" w14:textId="7B3DCF7A" w:rsidR="005651F2" w:rsidRDefault="005651F2" w:rsidP="00510280">
      <w:pPr>
        <w:ind w:firstLine="708"/>
        <w:jc w:val="center"/>
        <w:rPr>
          <w:rFonts w:cs="Times New Roman"/>
          <w:szCs w:val="24"/>
        </w:rPr>
      </w:pPr>
    </w:p>
    <w:p w14:paraId="6CA754E5" w14:textId="7689205E" w:rsidR="007B582D" w:rsidRDefault="005651F2" w:rsidP="005651F2">
      <w:pPr>
        <w:ind w:firstLine="708"/>
        <w:rPr>
          <w:rFonts w:cs="Times New Roman"/>
          <w:szCs w:val="24"/>
        </w:rPr>
      </w:pPr>
      <w:r>
        <w:rPr>
          <w:rFonts w:cs="Times New Roman"/>
          <w:szCs w:val="24"/>
        </w:rPr>
        <w:t>Es una de las funciones más útiles, especialmente cuando se desea vigilar</w:t>
      </w:r>
      <w:r w:rsidR="007B582D">
        <w:rPr>
          <w:rFonts w:cs="Times New Roman"/>
          <w:szCs w:val="24"/>
        </w:rPr>
        <w:t xml:space="preserve">, revisar y aceptar </w:t>
      </w:r>
      <w:r>
        <w:rPr>
          <w:rFonts w:cs="Times New Roman"/>
          <w:szCs w:val="24"/>
        </w:rPr>
        <w:t xml:space="preserve">cualquier cambio </w:t>
      </w:r>
      <w:r w:rsidR="007B582D">
        <w:rPr>
          <w:rFonts w:cs="Times New Roman"/>
          <w:szCs w:val="24"/>
        </w:rPr>
        <w:t>en</w:t>
      </w:r>
      <w:r>
        <w:rPr>
          <w:rFonts w:cs="Times New Roman"/>
          <w:szCs w:val="24"/>
        </w:rPr>
        <w:t xml:space="preserve"> un documento. </w:t>
      </w:r>
      <w:r w:rsidR="007B582D">
        <w:rPr>
          <w:rFonts w:cs="Times New Roman"/>
          <w:szCs w:val="24"/>
        </w:rPr>
        <w:t>Supongamos la interacción entre un estudiante que elabora la tesis y su asesor. El asesor considera que hay que hacer cambios, pero no desea modificar sin que el estudiante se entere y que, por consiguiente, acepte o rechace los cambios y aprenda de las sugerencias. Active esta opción, así: Revisar &gt; Control de Cambios.</w:t>
      </w:r>
    </w:p>
    <w:p w14:paraId="05AB9DA1" w14:textId="6C9942AA" w:rsidR="007B582D" w:rsidRDefault="007B582D" w:rsidP="005651F2">
      <w:pPr>
        <w:ind w:firstLine="708"/>
        <w:rPr>
          <w:rFonts w:cs="Times New Roman"/>
          <w:szCs w:val="24"/>
        </w:rPr>
      </w:pPr>
    </w:p>
    <w:p w14:paraId="4E9F614D" w14:textId="2B52458F" w:rsidR="007B582D" w:rsidRDefault="007B582D" w:rsidP="007B582D">
      <w:pPr>
        <w:rPr>
          <w:rFonts w:cs="Times New Roman"/>
          <w:szCs w:val="24"/>
        </w:rPr>
      </w:pPr>
      <w:r w:rsidRPr="007B582D">
        <w:rPr>
          <w:rFonts w:cs="Times New Roman"/>
          <w:b/>
          <w:szCs w:val="24"/>
        </w:rPr>
        <w:t>Modo asesor:</w:t>
      </w:r>
      <w:r>
        <w:rPr>
          <w:rFonts w:cs="Times New Roman"/>
          <w:szCs w:val="24"/>
        </w:rPr>
        <w:t xml:space="preserve"> el asesor corrige los errores; es visible lo que se pretende eliminar con</w:t>
      </w:r>
      <w:r w:rsidRPr="007B582D">
        <w:rPr>
          <w:rFonts w:cs="Times New Roman"/>
          <w:szCs w:val="24"/>
        </w:rPr>
        <w:t xml:space="preserve"> </w:t>
      </w:r>
      <w:r>
        <w:rPr>
          <w:rFonts w:cs="Times New Roman"/>
          <w:szCs w:val="24"/>
        </w:rPr>
        <w:t xml:space="preserve">tachado guion medio (color rojo) y la sugerencia con guion bajo (color </w:t>
      </w:r>
      <w:r w:rsidR="000B6285">
        <w:rPr>
          <w:rFonts w:cs="Times New Roman"/>
          <w:szCs w:val="24"/>
        </w:rPr>
        <w:t>verde</w:t>
      </w:r>
      <w:r>
        <w:rPr>
          <w:rFonts w:cs="Times New Roman"/>
          <w:szCs w:val="24"/>
        </w:rPr>
        <w:t>):</w:t>
      </w:r>
    </w:p>
    <w:p w14:paraId="373FE200" w14:textId="59193881" w:rsidR="007B582D" w:rsidRDefault="000B6285" w:rsidP="007B582D">
      <w:pPr>
        <w:ind w:firstLine="708"/>
        <w:jc w:val="center"/>
        <w:rPr>
          <w:rFonts w:cs="Times New Roman"/>
          <w:szCs w:val="24"/>
        </w:rPr>
      </w:pPr>
      <w:r>
        <w:rPr>
          <w:noProof/>
          <w:lang w:eastAsia="es-CO"/>
        </w:rPr>
        <w:drawing>
          <wp:inline distT="0" distB="0" distL="0" distR="0" wp14:anchorId="37999072" wp14:editId="19472841">
            <wp:extent cx="4382219" cy="1978714"/>
            <wp:effectExtent l="190500" t="190500" r="189865" b="1930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1229" t="8198" r="30977" b="61461"/>
                    <a:stretch/>
                  </pic:blipFill>
                  <pic:spPr bwMode="auto">
                    <a:xfrm>
                      <a:off x="0" y="0"/>
                      <a:ext cx="4434201" cy="200218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70D307CC" w14:textId="7B1DB998" w:rsidR="007B582D" w:rsidRDefault="007B582D" w:rsidP="00A328ED">
      <w:pPr>
        <w:rPr>
          <w:rFonts w:cs="Times New Roman"/>
          <w:szCs w:val="24"/>
        </w:rPr>
      </w:pPr>
      <w:r w:rsidRPr="007B582D">
        <w:rPr>
          <w:rFonts w:cs="Times New Roman"/>
          <w:b/>
          <w:szCs w:val="24"/>
        </w:rPr>
        <w:t>Modo estudiante:</w:t>
      </w:r>
      <w:r>
        <w:rPr>
          <w:rFonts w:cs="Times New Roman"/>
          <w:szCs w:val="24"/>
        </w:rPr>
        <w:t xml:space="preserve"> estudiante recibe archivo con sugerencias</w:t>
      </w:r>
      <w:r w:rsidR="00861636">
        <w:rPr>
          <w:rFonts w:cs="Times New Roman"/>
          <w:szCs w:val="24"/>
        </w:rPr>
        <w:t xml:space="preserve"> (el botón “Control de cambios” debe estar activo)</w:t>
      </w:r>
      <w:r>
        <w:rPr>
          <w:rFonts w:cs="Times New Roman"/>
          <w:szCs w:val="24"/>
        </w:rPr>
        <w:t xml:space="preserve">, clic en “Siguiente” y tiene la opción de “Aceptar” o “Rechazar” una a una las sugerencias visibles del asesor. </w:t>
      </w:r>
    </w:p>
    <w:p w14:paraId="3137E278" w14:textId="233A257E" w:rsidR="007B582D" w:rsidRDefault="003C5EC0" w:rsidP="007B582D">
      <w:pPr>
        <w:ind w:firstLine="708"/>
        <w:jc w:val="center"/>
        <w:rPr>
          <w:rFonts w:cs="Times New Roman"/>
          <w:szCs w:val="24"/>
        </w:rPr>
      </w:pPr>
      <w:r>
        <w:rPr>
          <w:noProof/>
          <w:lang w:eastAsia="es-CO"/>
        </w:rPr>
        <w:drawing>
          <wp:inline distT="0" distB="0" distL="0" distR="0" wp14:anchorId="5A5B458D" wp14:editId="7A880ADC">
            <wp:extent cx="4633027" cy="1768415"/>
            <wp:effectExtent l="190500" t="190500" r="186690" b="19431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1227" t="7925" r="24066" b="61736"/>
                    <a:stretch/>
                  </pic:blipFill>
                  <pic:spPr bwMode="auto">
                    <a:xfrm>
                      <a:off x="0" y="0"/>
                      <a:ext cx="4662073" cy="177950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8BD23ED" w14:textId="4456A7CE" w:rsidR="005D2AA9" w:rsidRPr="005D2AA9" w:rsidRDefault="005D2AA9" w:rsidP="005D2AA9">
      <w:pPr>
        <w:jc w:val="left"/>
        <w:rPr>
          <w:rFonts w:cs="Times New Roman"/>
          <w:b/>
          <w:szCs w:val="24"/>
        </w:rPr>
      </w:pPr>
      <w:r w:rsidRPr="005D2AA9">
        <w:rPr>
          <w:rFonts w:cs="Times New Roman"/>
          <w:b/>
          <w:szCs w:val="24"/>
        </w:rPr>
        <w:lastRenderedPageBreak/>
        <w:t xml:space="preserve">Anexo </w:t>
      </w:r>
      <w:r w:rsidR="00572C56">
        <w:rPr>
          <w:rFonts w:cs="Times New Roman"/>
          <w:b/>
          <w:szCs w:val="24"/>
        </w:rPr>
        <w:t>10</w:t>
      </w:r>
      <w:r w:rsidRPr="005D2AA9">
        <w:rPr>
          <w:rFonts w:cs="Times New Roman"/>
          <w:b/>
          <w:szCs w:val="24"/>
        </w:rPr>
        <w:t>. Insertar salto de página</w:t>
      </w:r>
    </w:p>
    <w:p w14:paraId="64520393" w14:textId="7A722BF9" w:rsidR="005D2AA9" w:rsidRDefault="005D2AA9" w:rsidP="007B582D">
      <w:pPr>
        <w:ind w:firstLine="708"/>
        <w:jc w:val="center"/>
        <w:rPr>
          <w:rFonts w:cs="Times New Roman"/>
          <w:szCs w:val="24"/>
        </w:rPr>
      </w:pPr>
    </w:p>
    <w:p w14:paraId="090DF176" w14:textId="28217158" w:rsidR="005D2AA9" w:rsidRDefault="005D2AA9" w:rsidP="005D2AA9">
      <w:pPr>
        <w:ind w:firstLine="708"/>
        <w:rPr>
          <w:rFonts w:cs="Times New Roman"/>
          <w:szCs w:val="24"/>
        </w:rPr>
      </w:pPr>
      <w:r>
        <w:rPr>
          <w:rFonts w:cs="Times New Roman"/>
          <w:szCs w:val="24"/>
        </w:rPr>
        <w:t xml:space="preserve">Existe una sencilla función </w:t>
      </w:r>
      <w:r w:rsidR="00F255F2">
        <w:rPr>
          <w:rFonts w:cs="Times New Roman"/>
          <w:szCs w:val="24"/>
        </w:rPr>
        <w:t xml:space="preserve">llamada “Salto de página” </w:t>
      </w:r>
      <w:r>
        <w:rPr>
          <w:rFonts w:cs="Times New Roman"/>
          <w:szCs w:val="24"/>
        </w:rPr>
        <w:t>que ahorra tiempo en la estructura del texto</w:t>
      </w:r>
      <w:r w:rsidR="00F255F2">
        <w:rPr>
          <w:rFonts w:cs="Times New Roman"/>
          <w:szCs w:val="24"/>
        </w:rPr>
        <w:t>,</w:t>
      </w:r>
      <w:r>
        <w:rPr>
          <w:rFonts w:cs="Times New Roman"/>
          <w:szCs w:val="24"/>
        </w:rPr>
        <w:t xml:space="preserve"> cuando se requiere iniciar en una nueva página</w:t>
      </w:r>
      <w:r w:rsidR="00F255F2">
        <w:rPr>
          <w:rFonts w:cs="Times New Roman"/>
          <w:szCs w:val="24"/>
        </w:rPr>
        <w:t xml:space="preserve"> en blanco</w:t>
      </w:r>
      <w:r>
        <w:rPr>
          <w:rFonts w:cs="Times New Roman"/>
          <w:szCs w:val="24"/>
        </w:rPr>
        <w:t>, sin necesidad de insertar “Enter” una y otra vez</w:t>
      </w:r>
      <w:r w:rsidR="00F255F2">
        <w:rPr>
          <w:rFonts w:cs="Times New Roman"/>
          <w:szCs w:val="24"/>
        </w:rPr>
        <w:t xml:space="preserve"> en cada línea:</w:t>
      </w:r>
      <w:r>
        <w:rPr>
          <w:rFonts w:cs="Times New Roman"/>
          <w:szCs w:val="24"/>
        </w:rPr>
        <w:t xml:space="preserve"> Insertar &gt; Salto de página.</w:t>
      </w:r>
    </w:p>
    <w:p w14:paraId="43409FFA" w14:textId="62636662" w:rsidR="00F255F2" w:rsidRDefault="00F255F2" w:rsidP="00F255F2">
      <w:pPr>
        <w:ind w:firstLine="708"/>
        <w:jc w:val="center"/>
        <w:rPr>
          <w:rFonts w:cs="Times New Roman"/>
          <w:szCs w:val="24"/>
        </w:rPr>
      </w:pPr>
      <w:r>
        <w:rPr>
          <w:noProof/>
          <w:lang w:eastAsia="es-CO"/>
        </w:rPr>
        <w:drawing>
          <wp:inline distT="0" distB="0" distL="0" distR="0" wp14:anchorId="2791AE7C" wp14:editId="2F44418B">
            <wp:extent cx="2732523" cy="1423359"/>
            <wp:effectExtent l="190500" t="190500" r="182245" b="1962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7485" r="87109" b="80576"/>
                    <a:stretch/>
                  </pic:blipFill>
                  <pic:spPr bwMode="auto">
                    <a:xfrm>
                      <a:off x="0" y="0"/>
                      <a:ext cx="2826742" cy="1472437"/>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395E6C4" w14:textId="13DAAE1E" w:rsidR="00F92972" w:rsidRDefault="00F255F2" w:rsidP="00456415">
      <w:pPr>
        <w:ind w:firstLine="708"/>
        <w:jc w:val="left"/>
        <w:rPr>
          <w:rFonts w:cs="Times New Roman"/>
          <w:szCs w:val="24"/>
        </w:rPr>
      </w:pPr>
      <w:r>
        <w:rPr>
          <w:rFonts w:cs="Times New Roman"/>
          <w:szCs w:val="24"/>
        </w:rPr>
        <w:t>Su método abreviado con el teclado es: Ctrl + Enter.</w:t>
      </w:r>
    </w:p>
    <w:p w14:paraId="47566A2C" w14:textId="7B5B1ADA" w:rsidR="00840940" w:rsidRDefault="00840940" w:rsidP="00456415">
      <w:pPr>
        <w:ind w:firstLine="708"/>
        <w:jc w:val="left"/>
        <w:rPr>
          <w:rFonts w:cs="Times New Roman"/>
          <w:szCs w:val="24"/>
        </w:rPr>
      </w:pPr>
    </w:p>
    <w:p w14:paraId="0D274DC3" w14:textId="5D8651B3" w:rsidR="00F92972" w:rsidRPr="00F92972" w:rsidRDefault="00F92972" w:rsidP="00AE38AD">
      <w:pPr>
        <w:jc w:val="left"/>
        <w:rPr>
          <w:rFonts w:cs="Times New Roman"/>
          <w:b/>
          <w:szCs w:val="24"/>
        </w:rPr>
      </w:pPr>
      <w:r w:rsidRPr="00F92972">
        <w:rPr>
          <w:rFonts w:cs="Times New Roman"/>
          <w:b/>
          <w:szCs w:val="24"/>
        </w:rPr>
        <w:t xml:space="preserve">Anexo </w:t>
      </w:r>
      <w:r w:rsidR="00787A23">
        <w:rPr>
          <w:rFonts w:cs="Times New Roman"/>
          <w:b/>
          <w:szCs w:val="24"/>
        </w:rPr>
        <w:t>1</w:t>
      </w:r>
      <w:r w:rsidR="00572C56">
        <w:rPr>
          <w:rFonts w:cs="Times New Roman"/>
          <w:b/>
          <w:szCs w:val="24"/>
        </w:rPr>
        <w:t>1</w:t>
      </w:r>
      <w:r w:rsidRPr="00F92972">
        <w:rPr>
          <w:rFonts w:cs="Times New Roman"/>
          <w:b/>
          <w:szCs w:val="24"/>
        </w:rPr>
        <w:t xml:space="preserve">. Recortar </w:t>
      </w:r>
      <w:r>
        <w:rPr>
          <w:rFonts w:cs="Times New Roman"/>
          <w:b/>
          <w:szCs w:val="24"/>
        </w:rPr>
        <w:t xml:space="preserve">y abreviar </w:t>
      </w:r>
      <w:r w:rsidRPr="00F92972">
        <w:rPr>
          <w:rFonts w:cs="Times New Roman"/>
          <w:b/>
          <w:szCs w:val="24"/>
        </w:rPr>
        <w:t>direcciones web largas</w:t>
      </w:r>
    </w:p>
    <w:p w14:paraId="2BE3D30F" w14:textId="77777777" w:rsidR="00F92972" w:rsidRDefault="00F92972" w:rsidP="00456415">
      <w:pPr>
        <w:ind w:firstLine="708"/>
        <w:jc w:val="left"/>
        <w:rPr>
          <w:rFonts w:cs="Times New Roman"/>
          <w:szCs w:val="24"/>
        </w:rPr>
      </w:pPr>
    </w:p>
    <w:p w14:paraId="180B2E18" w14:textId="279CA41C" w:rsidR="00781195" w:rsidRDefault="00F92972" w:rsidP="00A328ED">
      <w:pPr>
        <w:ind w:firstLine="708"/>
        <w:rPr>
          <w:rFonts w:cs="Times New Roman"/>
          <w:szCs w:val="24"/>
        </w:rPr>
      </w:pPr>
      <w:r>
        <w:rPr>
          <w:rFonts w:cs="Times New Roman"/>
          <w:szCs w:val="24"/>
        </w:rPr>
        <w:t>Eventualmente utilizamos páginas web, imágenes, documentos en línea, entre otros, y es necesario citarlas o mencionarlas en el texto; sin embargo, esos enlaces son supremamente largos, lo que le resta estética a la presentación del documento, ejemplo:</w:t>
      </w:r>
      <w:r w:rsidR="00781195">
        <w:rPr>
          <w:rFonts w:cs="Times New Roman"/>
          <w:szCs w:val="24"/>
        </w:rPr>
        <w:t xml:space="preserve"> </w:t>
      </w:r>
    </w:p>
    <w:p w14:paraId="3F509CDE" w14:textId="77777777" w:rsidR="00781195" w:rsidRDefault="00781195" w:rsidP="00781195">
      <w:pPr>
        <w:ind w:firstLine="708"/>
        <w:jc w:val="left"/>
        <w:rPr>
          <w:rFonts w:cs="Times New Roman"/>
          <w:szCs w:val="24"/>
        </w:rPr>
      </w:pPr>
    </w:p>
    <w:p w14:paraId="6D1CEA40" w14:textId="777D2BEE" w:rsidR="00F255F2" w:rsidRPr="00781195" w:rsidRDefault="00F92972" w:rsidP="00781195">
      <w:pPr>
        <w:jc w:val="left"/>
        <w:rPr>
          <w:rFonts w:cs="Times New Roman"/>
          <w:sz w:val="22"/>
        </w:rPr>
      </w:pPr>
      <w:r w:rsidRPr="00781195">
        <w:rPr>
          <w:rFonts w:cs="Times New Roman"/>
          <w:sz w:val="22"/>
        </w:rPr>
        <w:t>http://ac.els-cdn.com/S1877042815011271/1-s2.0-S1877042815011271-main.pdf?_tid=709abb0a-a835-11e6-b94a-00000aab0f27&amp;acdnat=1478885995_07e4cc1268f5f8ded0f77f968e7d943a</w:t>
      </w:r>
    </w:p>
    <w:p w14:paraId="232F8264" w14:textId="73E236FB" w:rsidR="00F92972" w:rsidRDefault="00F92972" w:rsidP="00F92972">
      <w:pPr>
        <w:jc w:val="left"/>
        <w:rPr>
          <w:rFonts w:cs="Times New Roman"/>
          <w:sz w:val="20"/>
          <w:szCs w:val="20"/>
        </w:rPr>
      </w:pPr>
    </w:p>
    <w:p w14:paraId="318D1B2B" w14:textId="7C3D7A62" w:rsidR="00F92972" w:rsidRDefault="00F92972" w:rsidP="00781195">
      <w:pPr>
        <w:ind w:firstLine="708"/>
        <w:rPr>
          <w:rFonts w:cs="Times New Roman"/>
          <w:szCs w:val="24"/>
        </w:rPr>
      </w:pPr>
      <w:r w:rsidRPr="00F92972">
        <w:rPr>
          <w:rFonts w:cs="Times New Roman"/>
          <w:szCs w:val="24"/>
        </w:rPr>
        <w:t xml:space="preserve">Utilice </w:t>
      </w:r>
      <w:r>
        <w:rPr>
          <w:rFonts w:cs="Times New Roman"/>
          <w:szCs w:val="24"/>
        </w:rPr>
        <w:t>una herramienta en línea para hacer de este enlace mucho más corto.</w:t>
      </w:r>
      <w:r w:rsidR="00090EB0">
        <w:rPr>
          <w:rFonts w:cs="Times New Roman"/>
          <w:szCs w:val="24"/>
        </w:rPr>
        <w:t xml:space="preserve"> Existe gran variedad de ellos, recomendamos algunos.</w:t>
      </w:r>
    </w:p>
    <w:p w14:paraId="5D8CEC86" w14:textId="77777777" w:rsidR="00781195" w:rsidRDefault="00781195" w:rsidP="00781195">
      <w:pPr>
        <w:ind w:firstLine="708"/>
        <w:rPr>
          <w:rFonts w:cs="Times New Roman"/>
          <w:szCs w:val="24"/>
        </w:rPr>
      </w:pPr>
    </w:p>
    <w:p w14:paraId="321D94B2" w14:textId="6BE207AF" w:rsidR="00090EB0" w:rsidRDefault="00781195" w:rsidP="00F92972">
      <w:pPr>
        <w:jc w:val="left"/>
        <w:rPr>
          <w:rFonts w:cs="Times New Roman"/>
          <w:szCs w:val="24"/>
        </w:rPr>
      </w:pPr>
      <w:r w:rsidRPr="00781195">
        <w:rPr>
          <w:rFonts w:cs="Times New Roman"/>
          <w:szCs w:val="24"/>
        </w:rPr>
        <w:t>https://goo.gl/</w:t>
      </w:r>
      <w:r>
        <w:rPr>
          <w:rFonts w:cs="Times New Roman"/>
          <w:szCs w:val="24"/>
        </w:rPr>
        <w:tab/>
      </w:r>
      <w:r>
        <w:rPr>
          <w:rFonts w:cs="Times New Roman"/>
          <w:szCs w:val="24"/>
        </w:rPr>
        <w:tab/>
      </w:r>
      <w:r w:rsidRPr="00781195">
        <w:rPr>
          <w:rFonts w:cs="Times New Roman"/>
          <w:szCs w:val="24"/>
        </w:rPr>
        <w:t>https://bitly.com/</w:t>
      </w:r>
      <w:r>
        <w:rPr>
          <w:rFonts w:cs="Times New Roman"/>
          <w:szCs w:val="24"/>
        </w:rPr>
        <w:tab/>
        <w:t xml:space="preserve"> </w:t>
      </w:r>
      <w:r>
        <w:rPr>
          <w:rFonts w:cs="Times New Roman"/>
          <w:szCs w:val="24"/>
        </w:rPr>
        <w:tab/>
      </w:r>
      <w:r w:rsidRPr="00781195">
        <w:rPr>
          <w:rFonts w:cs="Times New Roman"/>
          <w:szCs w:val="24"/>
        </w:rPr>
        <w:t>https://tiny.cc/</w:t>
      </w:r>
      <w:r>
        <w:rPr>
          <w:rFonts w:cs="Times New Roman"/>
          <w:szCs w:val="24"/>
        </w:rPr>
        <w:tab/>
      </w:r>
      <w:r>
        <w:rPr>
          <w:rFonts w:cs="Times New Roman"/>
          <w:szCs w:val="24"/>
        </w:rPr>
        <w:tab/>
      </w:r>
      <w:r w:rsidRPr="00781195">
        <w:rPr>
          <w:rFonts w:cs="Times New Roman"/>
          <w:szCs w:val="24"/>
        </w:rPr>
        <w:t>https://tinyurl.com/</w:t>
      </w:r>
    </w:p>
    <w:p w14:paraId="155BDBF5" w14:textId="77777777" w:rsidR="00781195" w:rsidRDefault="00781195" w:rsidP="00781195">
      <w:pPr>
        <w:jc w:val="center"/>
        <w:rPr>
          <w:rFonts w:cs="Times New Roman"/>
          <w:szCs w:val="24"/>
        </w:rPr>
      </w:pPr>
    </w:p>
    <w:p w14:paraId="401FFE03" w14:textId="02DE1399" w:rsidR="00781195" w:rsidRDefault="00781195" w:rsidP="00781195">
      <w:pPr>
        <w:jc w:val="center"/>
        <w:rPr>
          <w:rFonts w:cs="Times New Roman"/>
          <w:szCs w:val="24"/>
        </w:rPr>
      </w:pPr>
      <w:r>
        <w:rPr>
          <w:rFonts w:cs="Times New Roman"/>
          <w:szCs w:val="24"/>
        </w:rPr>
        <w:t>Ejemplo realizado con Google URL Shortener</w:t>
      </w:r>
      <w:r w:rsidR="00FE1959">
        <w:rPr>
          <w:rFonts w:cs="Times New Roman"/>
          <w:szCs w:val="24"/>
        </w:rPr>
        <w:t xml:space="preserve"> </w:t>
      </w:r>
      <w:r w:rsidR="00FE1959" w:rsidRPr="00781195">
        <w:rPr>
          <w:rFonts w:cs="Times New Roman"/>
          <w:szCs w:val="24"/>
        </w:rPr>
        <w:t>https://goo.gl/</w:t>
      </w:r>
    </w:p>
    <w:p w14:paraId="75B98377" w14:textId="19D8B48D" w:rsidR="00090EB0" w:rsidRDefault="00090EB0" w:rsidP="00090EB0">
      <w:pPr>
        <w:jc w:val="center"/>
        <w:rPr>
          <w:rFonts w:cs="Times New Roman"/>
          <w:szCs w:val="24"/>
        </w:rPr>
      </w:pPr>
      <w:r>
        <w:rPr>
          <w:noProof/>
          <w:lang w:eastAsia="es-CO"/>
        </w:rPr>
        <w:lastRenderedPageBreak/>
        <w:drawing>
          <wp:inline distT="0" distB="0" distL="0" distR="0" wp14:anchorId="29934C42" wp14:editId="5BA54127">
            <wp:extent cx="3550446" cy="2028825"/>
            <wp:effectExtent l="190500" t="190500" r="183515" b="1809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0184" t="15993" r="45858" b="39348"/>
                    <a:stretch/>
                  </pic:blipFill>
                  <pic:spPr bwMode="auto">
                    <a:xfrm>
                      <a:off x="0" y="0"/>
                      <a:ext cx="3568135" cy="2038933"/>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62FBF1B" w14:textId="2E56F21B" w:rsidR="00090EB0" w:rsidRDefault="00FE1959" w:rsidP="00A328ED">
      <w:pPr>
        <w:rPr>
          <w:rFonts w:cs="Times New Roman"/>
          <w:szCs w:val="24"/>
        </w:rPr>
      </w:pPr>
      <w:r>
        <w:rPr>
          <w:rFonts w:cs="Times New Roman"/>
          <w:szCs w:val="24"/>
        </w:rPr>
        <w:t>Copiar la URL larga &gt; Pegarla en la casilla &gt; Clic en</w:t>
      </w:r>
      <w:r w:rsidR="00781195">
        <w:rPr>
          <w:rFonts w:cs="Times New Roman"/>
          <w:szCs w:val="24"/>
        </w:rPr>
        <w:t xml:space="preserve"> “I´m not a robot” &gt; Clic en Shorten ULR (si iniciaste sesión en Gmail </w:t>
      </w:r>
      <w:r>
        <w:rPr>
          <w:rFonts w:cs="Times New Roman"/>
          <w:szCs w:val="24"/>
        </w:rPr>
        <w:t xml:space="preserve">en </w:t>
      </w:r>
      <w:r w:rsidR="00781195">
        <w:rPr>
          <w:rFonts w:cs="Times New Roman"/>
          <w:szCs w:val="24"/>
        </w:rPr>
        <w:t>el mismo navegador, Google almacena el historial de tus enlaces recortados</w:t>
      </w:r>
      <w:r>
        <w:rPr>
          <w:rFonts w:cs="Times New Roman"/>
          <w:szCs w:val="24"/>
        </w:rPr>
        <w:t xml:space="preserve"> y no te solicita verificación de “Robot”</w:t>
      </w:r>
      <w:r w:rsidR="00781195">
        <w:rPr>
          <w:rFonts w:cs="Times New Roman"/>
          <w:szCs w:val="24"/>
        </w:rPr>
        <w:t>)</w:t>
      </w:r>
      <w:r>
        <w:rPr>
          <w:rFonts w:cs="Times New Roman"/>
          <w:szCs w:val="24"/>
        </w:rPr>
        <w:t>.</w:t>
      </w:r>
    </w:p>
    <w:p w14:paraId="5892C30F" w14:textId="66E1DAC9" w:rsidR="00FE1959" w:rsidRDefault="00FE1959" w:rsidP="00F92972">
      <w:pPr>
        <w:jc w:val="left"/>
        <w:rPr>
          <w:rFonts w:cs="Times New Roman"/>
          <w:szCs w:val="24"/>
        </w:rPr>
      </w:pPr>
    </w:p>
    <w:p w14:paraId="019351D3" w14:textId="08AAAD5E" w:rsidR="00FE1959" w:rsidRDefault="00FE1959" w:rsidP="00F92972">
      <w:pPr>
        <w:jc w:val="left"/>
        <w:rPr>
          <w:rFonts w:cs="Times New Roman"/>
          <w:szCs w:val="24"/>
        </w:rPr>
      </w:pPr>
    </w:p>
    <w:p w14:paraId="16C99630" w14:textId="46581AAC" w:rsidR="00FE1959" w:rsidRDefault="00FE1959" w:rsidP="00F92972">
      <w:pPr>
        <w:jc w:val="left"/>
        <w:rPr>
          <w:rFonts w:cs="Times New Roman"/>
          <w:szCs w:val="24"/>
        </w:rPr>
      </w:pPr>
    </w:p>
    <w:p w14:paraId="3D040F7A" w14:textId="54F7FC1F" w:rsidR="00FE1959" w:rsidRDefault="00FE1959" w:rsidP="00F92972">
      <w:pPr>
        <w:jc w:val="left"/>
        <w:rPr>
          <w:rFonts w:cs="Times New Roman"/>
          <w:szCs w:val="24"/>
        </w:rPr>
      </w:pPr>
    </w:p>
    <w:p w14:paraId="489006D4" w14:textId="71ECB340" w:rsidR="00FE1959" w:rsidRDefault="00FE1959" w:rsidP="00A328ED">
      <w:pPr>
        <w:rPr>
          <w:rFonts w:cs="Times New Roman"/>
          <w:szCs w:val="24"/>
        </w:rPr>
      </w:pPr>
      <w:r>
        <w:rPr>
          <w:rFonts w:cs="Times New Roman"/>
          <w:szCs w:val="24"/>
        </w:rPr>
        <w:t>Posteriormente aparece la nueva URL corta. Cópiala y pégala en el lugar del texto que la necesites</w:t>
      </w:r>
    </w:p>
    <w:p w14:paraId="42861DCC" w14:textId="5E7E3D7D" w:rsidR="00090EB0" w:rsidRDefault="00781195" w:rsidP="00781195">
      <w:pPr>
        <w:jc w:val="center"/>
        <w:rPr>
          <w:rFonts w:cs="Times New Roman"/>
          <w:szCs w:val="24"/>
        </w:rPr>
      </w:pPr>
      <w:r>
        <w:rPr>
          <w:noProof/>
          <w:lang w:eastAsia="es-CO"/>
        </w:rPr>
        <w:drawing>
          <wp:inline distT="0" distB="0" distL="0" distR="0" wp14:anchorId="65F306F6" wp14:editId="2E2978BF">
            <wp:extent cx="2028825" cy="2387581"/>
            <wp:effectExtent l="190500" t="190500" r="180975" b="18478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5642" t="19312" r="36524" b="22450"/>
                    <a:stretch/>
                  </pic:blipFill>
                  <pic:spPr bwMode="auto">
                    <a:xfrm>
                      <a:off x="0" y="0"/>
                      <a:ext cx="2031426" cy="2390642"/>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or" w:initials="A">
    <w:p w14:paraId="353A56F1" w14:textId="64B1F27F" w:rsidR="005F38F9" w:rsidRDefault="005F38F9"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5F38F9" w:rsidRDefault="005F38F9"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5572445A" w14:textId="6FC28105" w:rsidR="005F38F9" w:rsidRDefault="005F38F9">
      <w:pPr>
        <w:pStyle w:val="Textocomentario"/>
      </w:pPr>
      <w:r>
        <w:rPr>
          <w:rStyle w:val="Refdecomentario"/>
        </w:rPr>
        <w:annotationRef/>
      </w:r>
      <w:r>
        <w:t>Ejemplo de autores (en minúsculas; no omitir ningún nombre o apellido; no abreviar ni dejar solo iniciales; marcar las tildes correspondientes).</w:t>
      </w:r>
    </w:p>
  </w:comment>
  <w:comment w:id="4" w:author="Autor" w:initials="A">
    <w:p w14:paraId="70ABD202" w14:textId="1D77E3AD" w:rsidR="005F38F9" w:rsidRDefault="005F38F9">
      <w:pPr>
        <w:pStyle w:val="Textocomentario"/>
      </w:pPr>
      <w:r>
        <w:rPr>
          <w:rStyle w:val="Refdecomentario"/>
        </w:rPr>
        <w:annotationRef/>
      </w:r>
      <w:r>
        <w:t>Ejemplo de asesor (en minúscula; no omitir ningún nombre o apellido; no abreviar ni dejar solo iniciales; marcar las tildes correspondientes).</w:t>
      </w:r>
    </w:p>
  </w:comment>
  <w:comment w:id="5" w:author="Autor" w:initials="A">
    <w:p w14:paraId="7098808B" w14:textId="65C9A8C6" w:rsidR="005F38F9" w:rsidRDefault="005F38F9">
      <w:pPr>
        <w:pStyle w:val="Textocomentario"/>
      </w:pPr>
      <w:r>
        <w:rPr>
          <w:rStyle w:val="Refdecomentario"/>
        </w:rPr>
        <w:annotationRef/>
      </w:r>
      <w:r>
        <w:t xml:space="preserve">Corresponde al año en que se recibe el título profesional. Por ejemplo, si terminaste de editar el documento o lo entregaste en noviembre de </w:t>
      </w:r>
      <w:r w:rsidRPr="00A35FD4">
        <w:rPr>
          <w:color w:val="FF0000"/>
        </w:rPr>
        <w:t>2017</w:t>
      </w:r>
      <w:r>
        <w:t xml:space="preserve"> pero recibes el título en marzo de </w:t>
      </w:r>
      <w:r w:rsidRPr="00A35FD4">
        <w:rPr>
          <w:color w:val="385623" w:themeColor="accent6" w:themeShade="80"/>
        </w:rPr>
        <w:t>2018</w:t>
      </w:r>
      <w:r>
        <w:t xml:space="preserve">, debes dejar </w:t>
      </w:r>
      <w:r w:rsidRPr="00A35FD4">
        <w:rPr>
          <w:color w:val="385623" w:themeColor="accent6" w:themeShade="80"/>
        </w:rPr>
        <w:t>2018</w:t>
      </w:r>
      <w:r>
        <w:t xml:space="preserve"> como año unificado en portada y página legal del documento, disco, carátula, etc.</w:t>
      </w:r>
    </w:p>
  </w:comment>
  <w:comment w:id="6" w:author="Autor" w:initials="A">
    <w:p w14:paraId="290CF6C2" w14:textId="1EDCB659" w:rsidR="005F38F9" w:rsidRPr="00AD69AF" w:rsidRDefault="005F38F9">
      <w:pPr>
        <w:pStyle w:val="Textocomentario"/>
        <w:rPr>
          <w:rFonts w:cs="Times New Roman"/>
        </w:rPr>
      </w:pPr>
      <w:r w:rsidRPr="00AD69AF">
        <w:rPr>
          <w:rStyle w:val="Refdecomentario"/>
        </w:rPr>
        <w:annotationRef/>
      </w:r>
      <w:r w:rsidRPr="00AD69AF">
        <w:rPr>
          <w:rFonts w:cs="Times New Roman"/>
        </w:rPr>
        <w:t xml:space="preserve">Cómo se </w:t>
      </w:r>
      <w:r>
        <w:rPr>
          <w:rFonts w:cs="Times New Roman"/>
        </w:rPr>
        <w:t>c</w:t>
      </w:r>
      <w:r w:rsidRPr="00AD69AF">
        <w:rPr>
          <w:rFonts w:cs="Times New Roman"/>
        </w:rPr>
        <w:t xml:space="preserve">ita este trabajo </w:t>
      </w:r>
      <w:r>
        <w:rPr>
          <w:rFonts w:cs="Times New Roman"/>
        </w:rPr>
        <w:t>de grado en norma APA (solo primer apellido). Reemplaza</w:t>
      </w:r>
      <w:r w:rsidRPr="00AD69AF">
        <w:rPr>
          <w:rFonts w:cs="Times New Roman"/>
        </w:rPr>
        <w:t xml:space="preserve"> el ejemplo con </w:t>
      </w:r>
      <w:r>
        <w:rPr>
          <w:rFonts w:cs="Times New Roman"/>
        </w:rPr>
        <w:t>tu</w:t>
      </w:r>
      <w:r w:rsidRPr="00AD69AF">
        <w:rPr>
          <w:rFonts w:cs="Times New Roman"/>
        </w:rPr>
        <w:t xml:space="preserve"> información particular.</w:t>
      </w:r>
    </w:p>
  </w:comment>
  <w:comment w:id="7" w:author="Autor" w:initials="A">
    <w:p w14:paraId="6A0E7401" w14:textId="4B8B428E" w:rsidR="005F38F9" w:rsidRPr="00AD69AF" w:rsidRDefault="005F38F9">
      <w:pPr>
        <w:pStyle w:val="Textocomentario"/>
      </w:pPr>
      <w:r>
        <w:rPr>
          <w:rStyle w:val="Refdecomentario"/>
        </w:rPr>
        <w:annotationRef/>
      </w:r>
      <w:r w:rsidRPr="00AD69AF">
        <w:t>Cómo se referencia este trabajo de grado</w:t>
      </w:r>
      <w:r>
        <w:t xml:space="preserve"> / tesis</w:t>
      </w:r>
      <w:r w:rsidRPr="00AD69AF">
        <w:t xml:space="preserve"> en norma </w:t>
      </w:r>
      <w:r>
        <w:t>APA (solo primer apellido). Reemplaza</w:t>
      </w:r>
      <w:r w:rsidRPr="00AD69AF">
        <w:t xml:space="preserve"> el ejemplo con </w:t>
      </w:r>
      <w:r>
        <w:t>tu</w:t>
      </w:r>
      <w:r w:rsidRPr="00AD69AF">
        <w:t xml:space="preserve"> información particular</w:t>
      </w:r>
      <w:r>
        <w:t xml:space="preserve"> y selecciona de la lista desplegable. </w:t>
      </w:r>
      <w:r>
        <w:rPr>
          <w:rFonts w:cs="Times New Roman"/>
        </w:rPr>
        <w:t>No le modifiques el formato (cursiva, sangría, iniciales, etc.)</w:t>
      </w:r>
      <w:r>
        <w:t xml:space="preserve">. </w:t>
      </w:r>
    </w:p>
  </w:comment>
  <w:comment w:id="8" w:author="Autor" w:initials="A">
    <w:p w14:paraId="78F36A57" w14:textId="497976C1" w:rsidR="005F38F9" w:rsidRPr="00AD69AF" w:rsidRDefault="005F38F9" w:rsidP="006B4445">
      <w:pPr>
        <w:pStyle w:val="Textocomentario"/>
      </w:pPr>
      <w:r w:rsidRPr="00AD69AF">
        <w:rPr>
          <w:rStyle w:val="Refdecomentario"/>
          <w:sz w:val="20"/>
          <w:szCs w:val="20"/>
        </w:rPr>
        <w:annotationRef/>
      </w:r>
      <w:r>
        <w:t>Estas dos imágenes se dejan solo si autor(es) y asesor aceptan la publicación en Biblioteca Digital (Repositorio); de lo contrario, elimínalas.</w:t>
      </w:r>
    </w:p>
  </w:comment>
  <w:comment w:id="9" w:author="Autor" w:initials="A">
    <w:p w14:paraId="2D438358" w14:textId="40FE3D51" w:rsidR="005F38F9" w:rsidRDefault="005F38F9" w:rsidP="006B4445">
      <w:pPr>
        <w:pStyle w:val="Textocomentario"/>
      </w:pPr>
      <w:r>
        <w:rPr>
          <w:rStyle w:val="Refdecomentario"/>
        </w:rPr>
        <w:annotationRef/>
      </w:r>
      <w:r>
        <w:t>Si no es en convenio, elimina esta línea.</w:t>
      </w:r>
    </w:p>
  </w:comment>
  <w:comment w:id="10" w:author="Autor" w:initials="A">
    <w:p w14:paraId="121284A3" w14:textId="7603A1B5" w:rsidR="005F38F9" w:rsidRDefault="005F38F9" w:rsidP="006B4445">
      <w:pPr>
        <w:pStyle w:val="Textocomentario"/>
      </w:pPr>
      <w:r>
        <w:rPr>
          <w:rStyle w:val="Refdecomentario"/>
        </w:rPr>
        <w:annotationRef/>
      </w:r>
      <w:r>
        <w:t xml:space="preserve">Solo para posgrados. </w:t>
      </w:r>
      <w:r>
        <w:rPr>
          <w:rStyle w:val="Refdecomentario"/>
        </w:rPr>
        <w:annotationRef/>
      </w:r>
      <w:r>
        <w:t>Asigna cohorte en número romano. Si es pregrado elimina esta línea.</w:t>
      </w:r>
    </w:p>
  </w:comment>
  <w:comment w:id="11" w:author="Autor" w:initials="A">
    <w:p w14:paraId="6B77277F" w14:textId="0B2A35FC" w:rsidR="005F38F9" w:rsidRDefault="005F38F9" w:rsidP="006B4445">
      <w:pPr>
        <w:pStyle w:val="Textocomentario"/>
      </w:pPr>
      <w:r>
        <w:rPr>
          <w:rStyle w:val="Refdecomentario"/>
        </w:rPr>
        <w:annotationRef/>
      </w:r>
      <w:r>
        <w:t>Si no está adscrito a grupo, elimina esta línea.</w:t>
      </w:r>
    </w:p>
  </w:comment>
  <w:comment w:id="12" w:author="Autor" w:initials="A">
    <w:p w14:paraId="55331B83" w14:textId="6085C59E" w:rsidR="005F38F9" w:rsidRDefault="005F38F9" w:rsidP="006B4445">
      <w:pPr>
        <w:pStyle w:val="Textocomentario"/>
      </w:pPr>
      <w:r>
        <w:rPr>
          <w:rStyle w:val="Refdecomentario"/>
        </w:rPr>
        <w:annotationRef/>
      </w:r>
      <w:r>
        <w:t>Si no está adscrito a línea, elimina esta línea.</w:t>
      </w:r>
    </w:p>
  </w:comment>
  <w:comment w:id="13" w:author="Autor" w:initials="A">
    <w:p w14:paraId="00E8595A" w14:textId="33AFA16C" w:rsidR="005F38F9" w:rsidRDefault="005F38F9">
      <w:pPr>
        <w:pStyle w:val="Textocomentario"/>
      </w:pPr>
      <w:r>
        <w:rPr>
          <w:rStyle w:val="Refdecomentario"/>
        </w:rPr>
        <w:annotationRef/>
      </w:r>
      <w:r>
        <w:t>Esta línea está reservada para otra información legal o de créditos no consignados en esta página legal, y que consideres sea relevante incluirla. Ejemplos:</w:t>
      </w:r>
    </w:p>
    <w:p w14:paraId="3085014B" w14:textId="5143D8B6" w:rsidR="005F38F9" w:rsidRDefault="005F38F9">
      <w:pPr>
        <w:pStyle w:val="Textocomentario"/>
      </w:pPr>
      <w:r>
        <w:t>-Corrección de estilo y normas APA, Juan Luis Cano.</w:t>
      </w:r>
    </w:p>
    <w:p w14:paraId="7E73F060" w14:textId="76E6AC8A" w:rsidR="005F38F9" w:rsidRDefault="005F38F9">
      <w:pPr>
        <w:pStyle w:val="Textocomentario"/>
      </w:pPr>
      <w:r>
        <w:t>-Coordinadora de Prácticas, Lina María Mesa.</w:t>
      </w:r>
    </w:p>
    <w:p w14:paraId="0A761A74" w14:textId="2EE57B45" w:rsidR="005F38F9" w:rsidRDefault="005F38F9">
      <w:pPr>
        <w:pStyle w:val="Textocomentario"/>
      </w:pPr>
      <w:r>
        <w:t>-Plantilla adaptada de Bibliotecas Universidad de San Buenaventura.</w:t>
      </w:r>
    </w:p>
    <w:p w14:paraId="34B6CA54" w14:textId="3358F821" w:rsidR="005171D8" w:rsidRDefault="005171D8">
      <w:pPr>
        <w:pStyle w:val="Textocomentario"/>
      </w:pPr>
      <w:r>
        <w:t>-Jurado, Luis Guillermo Benítez Caro.</w:t>
      </w:r>
    </w:p>
  </w:comment>
  <w:comment w:id="14" w:author="Autor" w:initials="A">
    <w:p w14:paraId="58C4D32E" w14:textId="77777777" w:rsidR="005F38F9" w:rsidRDefault="005F38F9">
      <w:pPr>
        <w:pStyle w:val="Textocomentario"/>
      </w:pPr>
      <w:r>
        <w:rPr>
          <w:rStyle w:val="Refdecomentario"/>
        </w:rPr>
        <w:annotationRef/>
      </w:r>
      <w:r>
        <w:t xml:space="preserve">Opcional. </w:t>
      </w:r>
    </w:p>
    <w:p w14:paraId="70ED8418" w14:textId="77777777" w:rsidR="005F38F9" w:rsidRDefault="005F38F9">
      <w:pPr>
        <w:pStyle w:val="Textocomentario"/>
      </w:pPr>
    </w:p>
    <w:p w14:paraId="0D632611" w14:textId="027A3560" w:rsidR="005F38F9" w:rsidRDefault="005F38F9">
      <w:pPr>
        <w:pStyle w:val="Textocomentario"/>
      </w:pPr>
      <w:r>
        <w:t>Procura que texto de dedicatoria y agradecimientos no exceda una página. Puedes reducir a tamaño 10 puntos el tamaño de letra.</w:t>
      </w:r>
    </w:p>
  </w:comment>
  <w:comment w:id="15" w:author="Autor" w:initials="A">
    <w:p w14:paraId="2A5938CE" w14:textId="59FA99D8" w:rsidR="005F38F9" w:rsidRDefault="005F38F9">
      <w:pPr>
        <w:pStyle w:val="Textocomentario"/>
      </w:pPr>
      <w:r>
        <w:rPr>
          <w:rStyle w:val="Refdecomentario"/>
        </w:rPr>
        <w:annotationRef/>
      </w:r>
      <w:r>
        <w:t>Opcional</w:t>
      </w:r>
    </w:p>
  </w:comment>
  <w:comment w:id="16" w:author="Autor" w:initials="A">
    <w:p w14:paraId="52304D5A" w14:textId="77777777" w:rsidR="005F38F9" w:rsidRDefault="005F38F9">
      <w:pPr>
        <w:pStyle w:val="Textocomentario"/>
      </w:pPr>
    </w:p>
    <w:p w14:paraId="1A49BD68" w14:textId="30D5BB2C" w:rsidR="005F38F9" w:rsidRDefault="005F38F9">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5F38F9" w:rsidRDefault="005F38F9">
      <w:pPr>
        <w:pStyle w:val="Textocomentario"/>
      </w:pPr>
    </w:p>
    <w:p w14:paraId="254FC7BE" w14:textId="4A7C1822" w:rsidR="005F38F9" w:rsidRDefault="005F38F9">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5F38F9" w:rsidRDefault="005F38F9">
      <w:pPr>
        <w:pStyle w:val="Textocomentario"/>
      </w:pPr>
    </w:p>
    <w:p w14:paraId="16070014" w14:textId="5649E86E" w:rsidR="005F38F9" w:rsidRDefault="005F38F9">
      <w:pPr>
        <w:pStyle w:val="Textocomentario"/>
      </w:pPr>
      <w:r>
        <w:t xml:space="preserve">Si tienes dudas, solicita asesoría en Biblioteca. </w:t>
      </w:r>
    </w:p>
    <w:p w14:paraId="67A89F29" w14:textId="6AE95FA4" w:rsidR="005F38F9" w:rsidRDefault="005F38F9">
      <w:pPr>
        <w:pStyle w:val="Textocomentario"/>
      </w:pPr>
      <w:r>
        <w:t xml:space="preserve"> </w:t>
      </w:r>
    </w:p>
    <w:p w14:paraId="1048F215" w14:textId="03D152D7" w:rsidR="005F38F9" w:rsidRDefault="005F38F9">
      <w:pPr>
        <w:pStyle w:val="Textocomentario"/>
      </w:pPr>
      <w:r>
        <w:t xml:space="preserve">Elimina la imagen como ejemplo y reemplázala con tu tabla de contenido. </w:t>
      </w:r>
    </w:p>
  </w:comment>
  <w:comment w:id="17" w:author="Autor" w:initials="A">
    <w:p w14:paraId="669404C7" w14:textId="161072C8" w:rsidR="005F38F9" w:rsidRDefault="005F38F9">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5F38F9" w:rsidRDefault="005F38F9">
      <w:pPr>
        <w:pStyle w:val="Textocomentario"/>
      </w:pPr>
    </w:p>
    <w:p w14:paraId="0974877E" w14:textId="0A583C73" w:rsidR="005F38F9" w:rsidRDefault="005F38F9">
      <w:pPr>
        <w:pStyle w:val="Textocomentario"/>
      </w:pPr>
      <w:r>
        <w:t>El título “Lista de tablas” no se incluye en la tabla de contenido.</w:t>
      </w:r>
    </w:p>
    <w:p w14:paraId="40A27890" w14:textId="77777777" w:rsidR="005F38F9" w:rsidRDefault="005F38F9">
      <w:pPr>
        <w:pStyle w:val="Textocomentario"/>
      </w:pPr>
    </w:p>
    <w:p w14:paraId="1C903FC3" w14:textId="43AF8C34" w:rsidR="005F38F9" w:rsidRDefault="005F38F9">
      <w:pPr>
        <w:pStyle w:val="Textocomentario"/>
      </w:pPr>
      <w:r>
        <w:t>Si tienes dudas, solicita asesoría en Biblioteca.</w:t>
      </w:r>
    </w:p>
  </w:comment>
  <w:comment w:id="18" w:author="Autor" w:initials="A">
    <w:p w14:paraId="3FA76181" w14:textId="3FA7A03A" w:rsidR="005F38F9" w:rsidRDefault="005F38F9" w:rsidP="00012945">
      <w:pPr>
        <w:pStyle w:val="Textocomentario"/>
      </w:pPr>
      <w:r>
        <w:rPr>
          <w:rStyle w:val="Refdecomentario"/>
        </w:rPr>
        <w:annotationRef/>
      </w:r>
      <w:r>
        <w:t>Elimina estos ejemplos y reemplázalos con su lista de tablas.</w:t>
      </w:r>
    </w:p>
  </w:comment>
  <w:comment w:id="19" w:author="Autor" w:initials="A">
    <w:p w14:paraId="7A3C4BD5" w14:textId="236BFD8D" w:rsidR="005F38F9" w:rsidRDefault="005F38F9"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5F38F9" w:rsidRDefault="005F38F9" w:rsidP="00671FB5">
      <w:pPr>
        <w:pStyle w:val="Textocomentario"/>
      </w:pPr>
    </w:p>
    <w:p w14:paraId="76361466" w14:textId="3EDE2AB1" w:rsidR="005F38F9" w:rsidRDefault="005F38F9" w:rsidP="00671FB5">
      <w:pPr>
        <w:pStyle w:val="Textocomentario"/>
      </w:pPr>
      <w:r>
        <w:t>El título “Lista de figuras” no se incluye en la tabla de contenido.</w:t>
      </w:r>
    </w:p>
    <w:p w14:paraId="6C189E9E" w14:textId="77777777" w:rsidR="005F38F9" w:rsidRDefault="005F38F9" w:rsidP="00671FB5">
      <w:pPr>
        <w:pStyle w:val="Textocomentario"/>
      </w:pPr>
    </w:p>
    <w:p w14:paraId="25A23FB3" w14:textId="139655AB" w:rsidR="005F38F9" w:rsidRDefault="005F38F9">
      <w:pPr>
        <w:pStyle w:val="Textocomentario"/>
      </w:pPr>
      <w:r>
        <w:t>Si tienes dudas, solicita asesoría en Biblioteca.</w:t>
      </w:r>
    </w:p>
  </w:comment>
  <w:comment w:id="20" w:author="Autor" w:initials="A">
    <w:p w14:paraId="7EFD68A1" w14:textId="5CF1059E" w:rsidR="005F38F9" w:rsidRDefault="005F38F9">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21" w:author="Autor" w:initials="A">
    <w:p w14:paraId="3F5780CA" w14:textId="624DC03B" w:rsidR="005F38F9" w:rsidRDefault="005F38F9" w:rsidP="00CB4CB5">
      <w:pPr>
        <w:pStyle w:val="Textocomentario"/>
      </w:pPr>
      <w:r>
        <w:rPr>
          <w:rStyle w:val="Refdecomentario"/>
        </w:rPr>
        <w:annotationRef/>
      </w:r>
      <w:r>
        <w:t>Elimina este ejemplo y reemplázalo con tu lista de figuras.</w:t>
      </w:r>
    </w:p>
  </w:comment>
  <w:comment w:id="22" w:author="Autor" w:initials="A">
    <w:p w14:paraId="56495B0D" w14:textId="1D4461E6" w:rsidR="005F38F9" w:rsidRDefault="005F38F9">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5F38F9" w:rsidRDefault="005F38F9">
      <w:pPr>
        <w:pStyle w:val="Textocomentario"/>
      </w:pPr>
    </w:p>
    <w:p w14:paraId="4F5F4CE8" w14:textId="0C4C4A39" w:rsidR="005F38F9" w:rsidRDefault="005F38F9">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5F38F9" w:rsidRDefault="005F38F9">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24" w:author="Autor" w:initials="A">
    <w:p w14:paraId="1EAC5DD2" w14:textId="443C7744" w:rsidR="005F38F9" w:rsidRPr="00E02F9F" w:rsidRDefault="005F38F9"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25" w:author="Autor" w:initials="A">
    <w:p w14:paraId="258A4246" w14:textId="5B085E2D" w:rsidR="005F38F9" w:rsidRDefault="005F38F9"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26" w:author="Autor" w:initials="A">
    <w:p w14:paraId="25F49A79" w14:textId="5D6E6CC5" w:rsidR="005F38F9" w:rsidRDefault="005F38F9"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5F38F9" w:rsidRDefault="005F38F9" w:rsidP="008741B0">
      <w:pPr>
        <w:pStyle w:val="Textocomentario"/>
      </w:pPr>
    </w:p>
    <w:p w14:paraId="7E6B1428" w14:textId="44FC8AC9" w:rsidR="005F38F9" w:rsidRDefault="005F38F9" w:rsidP="008741B0">
      <w:pPr>
        <w:pStyle w:val="Textocomentario"/>
      </w:pPr>
      <w:r>
        <w:t>El título “Abstract” no se incluye en la tabla de contenido.</w:t>
      </w:r>
    </w:p>
  </w:comment>
  <w:comment w:id="27" w:author="Autor" w:initials="A">
    <w:p w14:paraId="78BD42ED" w14:textId="218D3BE3" w:rsidR="005F38F9" w:rsidRDefault="005F38F9"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31" w:author="Autor" w:initials="A">
    <w:p w14:paraId="17C42301" w14:textId="28B1BC4E" w:rsidR="005F38F9" w:rsidRDefault="005F38F9"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5F38F9" w:rsidRDefault="005F38F9" w:rsidP="00E02F9F">
      <w:pPr>
        <w:pStyle w:val="Textocomentario"/>
      </w:pPr>
    </w:p>
    <w:p w14:paraId="5FC2F72E" w14:textId="790FF50B" w:rsidR="005F38F9" w:rsidRDefault="005F38F9" w:rsidP="00E02F9F">
      <w:pPr>
        <w:pStyle w:val="Textocomentario"/>
      </w:pPr>
      <w:r>
        <w:t>Si tienes dudas, solicita asesoría en Biblioteca.</w:t>
      </w:r>
    </w:p>
  </w:comment>
  <w:comment w:id="32" w:author="Autor" w:initials="A">
    <w:p w14:paraId="330F865A" w14:textId="49B6DB7C" w:rsidR="005F38F9" w:rsidRDefault="005F38F9" w:rsidP="002F7EDF">
      <w:pPr>
        <w:pStyle w:val="Textocomentario"/>
      </w:pPr>
      <w:r>
        <w:rPr>
          <w:rStyle w:val="Refdecomentario"/>
        </w:rPr>
        <w:annotationRef/>
      </w:r>
      <w:r>
        <w:t>Primera línea de todos los párrafos inicia con una sangría de 1.25 cms. (1 tabulador).</w:t>
      </w:r>
    </w:p>
  </w:comment>
  <w:comment w:id="33" w:author="Autor" w:initials="A">
    <w:p w14:paraId="01AE9AB3" w14:textId="77777777" w:rsidR="005F38F9" w:rsidRDefault="005F38F9" w:rsidP="00670427">
      <w:pPr>
        <w:pStyle w:val="Textocomentario"/>
      </w:pPr>
      <w:r>
        <w:rPr>
          <w:rStyle w:val="Refdecomentario"/>
        </w:rPr>
        <w:annotationRef/>
      </w:r>
      <w:r>
        <w:t>Utiliza 1 espacio sencillo entre:</w:t>
      </w:r>
    </w:p>
    <w:p w14:paraId="22717309" w14:textId="2A1A9166" w:rsidR="005F38F9" w:rsidRDefault="005F38F9" w:rsidP="00670427">
      <w:pPr>
        <w:pStyle w:val="Textocomentario"/>
      </w:pPr>
      <w:r>
        <w:t>-Párrafo y párrafo.</w:t>
      </w:r>
    </w:p>
    <w:p w14:paraId="5848BB4A" w14:textId="7824E50D" w:rsidR="005F38F9" w:rsidRDefault="005F38F9" w:rsidP="00670427">
      <w:pPr>
        <w:pStyle w:val="Textocomentario"/>
      </w:pPr>
      <w:r>
        <w:t>-Viñeta y viñeta</w:t>
      </w:r>
    </w:p>
    <w:p w14:paraId="7556E7FA" w14:textId="77777777" w:rsidR="005F38F9" w:rsidRDefault="005F38F9" w:rsidP="00670427">
      <w:pPr>
        <w:pStyle w:val="Textocomentario"/>
      </w:pPr>
    </w:p>
    <w:p w14:paraId="220E4C25" w14:textId="77777777" w:rsidR="005F38F9" w:rsidRDefault="005F38F9" w:rsidP="00670427">
      <w:pPr>
        <w:pStyle w:val="Textocomentario"/>
      </w:pPr>
      <w:r>
        <w:t>Utiliza 2 espacios sencillos entre:</w:t>
      </w:r>
    </w:p>
    <w:p w14:paraId="198BF7B1" w14:textId="77777777" w:rsidR="005F38F9" w:rsidRDefault="005F38F9" w:rsidP="00670427">
      <w:pPr>
        <w:pStyle w:val="Textocomentario"/>
      </w:pPr>
      <w:r>
        <w:t>-Título y párrafo.</w:t>
      </w:r>
    </w:p>
    <w:p w14:paraId="29AA0962" w14:textId="77777777" w:rsidR="005F38F9" w:rsidRDefault="005F38F9" w:rsidP="00670427">
      <w:pPr>
        <w:pStyle w:val="Textocomentario"/>
      </w:pPr>
      <w:r>
        <w:t>-Párrafo e imagen.</w:t>
      </w:r>
    </w:p>
    <w:p w14:paraId="7B36C466" w14:textId="77777777" w:rsidR="005F38F9" w:rsidRDefault="005F38F9" w:rsidP="00670427">
      <w:pPr>
        <w:pStyle w:val="Textocomentario"/>
      </w:pPr>
      <w:r>
        <w:t>-Imagen y párrafo.</w:t>
      </w:r>
    </w:p>
    <w:p w14:paraId="7F19680C" w14:textId="77777777" w:rsidR="005F38F9" w:rsidRDefault="005F38F9" w:rsidP="00670427">
      <w:pPr>
        <w:pStyle w:val="Textocomentario"/>
      </w:pPr>
      <w:r>
        <w:t>-Párrafo y subtítulo.</w:t>
      </w:r>
    </w:p>
    <w:p w14:paraId="0CB9A340" w14:textId="77777777" w:rsidR="005F38F9" w:rsidRDefault="005F38F9" w:rsidP="00670427">
      <w:pPr>
        <w:pStyle w:val="Textocomentario"/>
      </w:pPr>
      <w:r>
        <w:t>-Tabla y párrafo.</w:t>
      </w:r>
    </w:p>
    <w:p w14:paraId="5EC20E1E" w14:textId="48B890B6" w:rsidR="005F38F9" w:rsidRDefault="005F38F9" w:rsidP="00670427">
      <w:pPr>
        <w:pStyle w:val="Textocomentario"/>
      </w:pPr>
      <w:r>
        <w:t>Etc.</w:t>
      </w:r>
    </w:p>
  </w:comment>
  <w:comment w:id="34" w:author="Autor" w:initials="A">
    <w:p w14:paraId="1E68F7AE" w14:textId="77777777" w:rsidR="005F38F9" w:rsidRDefault="005F38F9"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5F38F9" w:rsidRDefault="005F38F9" w:rsidP="003D1806">
      <w:pPr>
        <w:pStyle w:val="Textocomentario"/>
      </w:pPr>
    </w:p>
    <w:p w14:paraId="5A191319" w14:textId="6653F5D5" w:rsidR="005F38F9" w:rsidRDefault="005F38F9" w:rsidP="003D1806">
      <w:pPr>
        <w:pStyle w:val="Textocomentario"/>
      </w:pPr>
      <w:r>
        <w:t>Referencias &gt; Insertar nota al pie (Word lleva la numeración automática)</w:t>
      </w:r>
    </w:p>
  </w:comment>
  <w:comment w:id="36" w:author="Autor" w:initials="A">
    <w:p w14:paraId="48E0FA57" w14:textId="3DC0F946" w:rsidR="005F38F9" w:rsidRDefault="005F38F9"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9" w:author="Autor" w:initials="A">
    <w:p w14:paraId="178605A9" w14:textId="77886D80" w:rsidR="005F38F9" w:rsidRDefault="005F38F9">
      <w:pPr>
        <w:pStyle w:val="Textocomentario"/>
      </w:pPr>
      <w:r>
        <w:rPr>
          <w:rStyle w:val="Refdecomentario"/>
        </w:rPr>
        <w:annotationRef/>
      </w:r>
      <w:r>
        <w:t>Entre párrafo y párrafo utiliza 1 espacio sencillo.</w:t>
      </w:r>
    </w:p>
  </w:comment>
  <w:comment w:id="40" w:author="Autor" w:initials="A">
    <w:p w14:paraId="1538A0FD" w14:textId="503ED7CE" w:rsidR="005F38F9" w:rsidRDefault="005F38F9"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45" w:author="Autor" w:initials="A">
    <w:p w14:paraId="3868B015" w14:textId="3ABD66DE" w:rsidR="005F38F9" w:rsidRDefault="005F38F9">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46" w:author="Autor" w:initials="A">
    <w:p w14:paraId="511D470D" w14:textId="1987CCAD" w:rsidR="005F38F9" w:rsidRDefault="005F38F9">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8" w:author="Autor" w:initials="A">
    <w:p w14:paraId="6C536DF7" w14:textId="4E67D4B8" w:rsidR="005F38F9" w:rsidRDefault="005F38F9">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51" w:author="Autor" w:initials="A">
    <w:p w14:paraId="74C046F2" w14:textId="26E8595A" w:rsidR="005F38F9" w:rsidRDefault="005F38F9">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53" w:author="Autor" w:initials="A">
    <w:p w14:paraId="4CE83095" w14:textId="6AAC0433" w:rsidR="005F38F9" w:rsidRDefault="005F38F9">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54" w:author="Autor" w:initials="A">
    <w:p w14:paraId="5288180D" w14:textId="0D40BF0B" w:rsidR="005F38F9" w:rsidRDefault="005F38F9">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56" w:author="Autor" w:initials="A">
    <w:p w14:paraId="4BDB6B67" w14:textId="49132684" w:rsidR="005F38F9" w:rsidRDefault="005F38F9">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57" w:author="Autor" w:initials="A">
    <w:p w14:paraId="6DB60576" w14:textId="0E35E5FB" w:rsidR="005F38F9" w:rsidRDefault="005F38F9">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o</w:t>
      </w:r>
      <w:r w:rsidRPr="00120AFD">
        <w:rPr>
          <w:rFonts w:cs="Times New Roman"/>
        </w:rPr>
        <w:t xml:space="preserve"> Mendeley</w:t>
      </w:r>
      <w:r>
        <w:rPr>
          <w:rFonts w:cs="Times New Roman"/>
        </w:rPr>
        <w:t xml:space="preserve"> (recomendado y preferido). </w:t>
      </w:r>
    </w:p>
    <w:p w14:paraId="5CE7B387" w14:textId="77777777" w:rsidR="005F38F9" w:rsidRDefault="005F38F9">
      <w:pPr>
        <w:pStyle w:val="Textocomentario"/>
        <w:rPr>
          <w:rFonts w:cs="Times New Roman"/>
        </w:rPr>
      </w:pPr>
    </w:p>
    <w:p w14:paraId="3F8DE1B0" w14:textId="11EF4C55" w:rsidR="005F38F9" w:rsidRDefault="005F38F9">
      <w:pPr>
        <w:pStyle w:val="Textocomentario"/>
      </w:pPr>
      <w:r>
        <w:rPr>
          <w:rFonts w:cs="Times New Roman"/>
        </w:rPr>
        <w:t xml:space="preserve">Es mala idea elaborar citas y referencias “manualmente”, son altas las posibilidades de errores. </w:t>
      </w:r>
    </w:p>
  </w:comment>
  <w:comment w:id="58" w:author="Autor" w:initials="A">
    <w:p w14:paraId="5F1EDCEE" w14:textId="77777777" w:rsidR="005F38F9" w:rsidRPr="00411DFC" w:rsidRDefault="005F38F9"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9" w:author="Autor" w:initials="A">
    <w:p w14:paraId="3E0E76E5" w14:textId="77777777" w:rsidR="005F38F9" w:rsidRPr="00411DFC" w:rsidRDefault="005F38F9"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60" w:author="Autor" w:initials="A">
    <w:p w14:paraId="4BF40043" w14:textId="77777777" w:rsidR="005F38F9" w:rsidRPr="00411DFC" w:rsidRDefault="005F38F9"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61" w:author="Autor" w:initials="A">
    <w:p w14:paraId="2FAF780F" w14:textId="1E3DDF9A" w:rsidR="005F38F9" w:rsidRPr="00411DFC" w:rsidRDefault="005F38F9"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62" w:author="Autor" w:initials="A">
    <w:p w14:paraId="05802A94" w14:textId="282963F0" w:rsidR="005F38F9" w:rsidRDefault="005F38F9">
      <w:pPr>
        <w:pStyle w:val="Textocomentario"/>
      </w:pPr>
      <w:r>
        <w:rPr>
          <w:rStyle w:val="Refdecomentario"/>
        </w:rPr>
        <w:annotationRef/>
      </w:r>
      <w:r>
        <w:t>Uno de los errores más comunes al citar es ubicar el punto final entre la frase y la cita:</w:t>
      </w:r>
    </w:p>
    <w:p w14:paraId="7A80C327" w14:textId="2EB0D24F" w:rsidR="005F38F9" w:rsidRDefault="005F38F9">
      <w:pPr>
        <w:pStyle w:val="Textocomentario"/>
      </w:pPr>
    </w:p>
    <w:p w14:paraId="5080DF7D" w14:textId="271AB428" w:rsidR="005F38F9" w:rsidRDefault="005F38F9">
      <w:pPr>
        <w:pStyle w:val="Textocomentario"/>
      </w:pPr>
      <w:r>
        <w:rPr>
          <w:color w:val="FF0000"/>
        </w:rPr>
        <w:t>a</w:t>
      </w:r>
      <w:r w:rsidRPr="00C22420">
        <w:rPr>
          <w:color w:val="FF0000"/>
        </w:rPr>
        <w:t>specto discursivo. (Ruiz, 2014, p. 107)</w:t>
      </w:r>
    </w:p>
    <w:p w14:paraId="59A53744" w14:textId="35F1258E" w:rsidR="005F38F9" w:rsidRDefault="005F38F9">
      <w:pPr>
        <w:pStyle w:val="Textocomentario"/>
      </w:pPr>
    </w:p>
    <w:p w14:paraId="7F3A817D" w14:textId="44345689" w:rsidR="005F38F9" w:rsidRDefault="005F38F9">
      <w:pPr>
        <w:pStyle w:val="Textocomentario"/>
      </w:pPr>
      <w:r>
        <w:t>Lo correcto es ubicar el punto final después de la cita:</w:t>
      </w:r>
    </w:p>
    <w:p w14:paraId="6570CF0A" w14:textId="3B119AAA" w:rsidR="005F38F9" w:rsidRDefault="005F38F9">
      <w:pPr>
        <w:pStyle w:val="Textocomentario"/>
      </w:pPr>
    </w:p>
    <w:p w14:paraId="2D674C31" w14:textId="159E506C" w:rsidR="005F38F9" w:rsidRDefault="005F38F9">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5F38F9" w:rsidRDefault="005F38F9">
      <w:pPr>
        <w:pStyle w:val="Textocomentario"/>
        <w:rPr>
          <w:color w:val="70AD47" w:themeColor="accent6"/>
        </w:rPr>
      </w:pPr>
    </w:p>
    <w:p w14:paraId="27046008" w14:textId="5EDA76A9" w:rsidR="005F38F9" w:rsidRPr="00C22420" w:rsidRDefault="005F38F9">
      <w:pPr>
        <w:pStyle w:val="Textocomentario"/>
      </w:pPr>
      <w:r w:rsidRPr="00C22420">
        <w:t>O si incluye comillas de cita textual:</w:t>
      </w:r>
    </w:p>
    <w:p w14:paraId="74237904" w14:textId="77777777" w:rsidR="005F38F9" w:rsidRDefault="005F38F9">
      <w:pPr>
        <w:pStyle w:val="Textocomentario"/>
        <w:rPr>
          <w:color w:val="70AD47" w:themeColor="accent6"/>
        </w:rPr>
      </w:pPr>
    </w:p>
    <w:p w14:paraId="50C1B96E" w14:textId="62574924" w:rsidR="005F38F9" w:rsidRDefault="005F38F9">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65" w:author="Autor" w:initials="A">
    <w:p w14:paraId="75F414B1" w14:textId="77777777" w:rsidR="005F38F9" w:rsidRDefault="005F38F9" w:rsidP="007B5E42">
      <w:pPr>
        <w:pStyle w:val="Textocomentario"/>
      </w:pPr>
      <w:r>
        <w:rPr>
          <w:rStyle w:val="Refdecomentario"/>
        </w:rPr>
        <w:annotationRef/>
      </w:r>
      <w:r>
        <w:t xml:space="preserve">Imagen centrada, tamaño moderado y legible </w:t>
      </w:r>
    </w:p>
    <w:p w14:paraId="2FCACD34" w14:textId="77777777" w:rsidR="005F38F9" w:rsidRDefault="005F38F9" w:rsidP="007B5E42">
      <w:pPr>
        <w:pStyle w:val="Textocomentario"/>
      </w:pPr>
    </w:p>
    <w:p w14:paraId="122F03F5" w14:textId="77777777" w:rsidR="005F38F9" w:rsidRDefault="005F38F9" w:rsidP="007B5E42">
      <w:pPr>
        <w:pStyle w:val="Textocomentario"/>
      </w:pPr>
      <w:r>
        <w:t>Para insertar imágenes usa un recuadro con bordes externos, donde existen dos alternativas:</w:t>
      </w:r>
    </w:p>
    <w:p w14:paraId="30B78D18" w14:textId="77777777" w:rsidR="005F38F9" w:rsidRDefault="005F38F9" w:rsidP="007B5E42">
      <w:pPr>
        <w:pStyle w:val="Textocomentario"/>
      </w:pPr>
    </w:p>
    <w:p w14:paraId="0CACA950" w14:textId="77777777" w:rsidR="005F38F9" w:rsidRDefault="005F38F9" w:rsidP="007B5E42">
      <w:pPr>
        <w:pStyle w:val="Textocomentario"/>
      </w:pPr>
      <w:r w:rsidRPr="00A40199">
        <w:rPr>
          <w:b/>
        </w:rPr>
        <w:t>1. Cuadro de texto</w:t>
      </w:r>
      <w:r>
        <w:t>: Insertar &gt; Cuadro de texto (borde exterior). Línea(s) para título, línea para imagen, línea(s) para leyenda.</w:t>
      </w:r>
    </w:p>
    <w:p w14:paraId="56E82280" w14:textId="77777777" w:rsidR="005F38F9" w:rsidRDefault="005F38F9" w:rsidP="007B5E42">
      <w:pPr>
        <w:pStyle w:val="Textocomentario"/>
      </w:pPr>
    </w:p>
    <w:p w14:paraId="22806A6F" w14:textId="77777777" w:rsidR="005F38F9" w:rsidRDefault="005F38F9" w:rsidP="007B5E42">
      <w:pPr>
        <w:pStyle w:val="Textocomentario"/>
      </w:pPr>
      <w:r w:rsidRPr="00A40199">
        <w:rPr>
          <w:b/>
        </w:rPr>
        <w:t>2. Tabla</w:t>
      </w:r>
      <w:r>
        <w:t>: Insertar &gt; Tabla &gt; 1 columna, 3 filas (eliminar bordes internos, dejar solo bordes externos).</w:t>
      </w:r>
    </w:p>
    <w:p w14:paraId="337FE750" w14:textId="77777777" w:rsidR="005F38F9" w:rsidRDefault="005F38F9" w:rsidP="007B5E42">
      <w:pPr>
        <w:pStyle w:val="Textocomentario"/>
      </w:pPr>
      <w:r>
        <w:t>Línea 1 para título, línea 2 para imagen, línea 3 para leyenda.</w:t>
      </w:r>
    </w:p>
    <w:p w14:paraId="4CD9AA60" w14:textId="77777777" w:rsidR="005F38F9" w:rsidRDefault="005F38F9" w:rsidP="007B5E42">
      <w:pPr>
        <w:pStyle w:val="Textocomentario"/>
      </w:pPr>
    </w:p>
    <w:p w14:paraId="5569F532" w14:textId="77777777" w:rsidR="005F38F9" w:rsidRDefault="005F38F9" w:rsidP="007B5E42">
      <w:pPr>
        <w:pStyle w:val="Textocomentario"/>
      </w:pPr>
      <w:r>
        <w:t>Ejemplo figura 1 hecho con cuadro de texto, figura 2 con tabla.</w:t>
      </w:r>
    </w:p>
    <w:p w14:paraId="5CF07493" w14:textId="77777777" w:rsidR="005F38F9" w:rsidRDefault="005F38F9" w:rsidP="007B5E42">
      <w:pPr>
        <w:pStyle w:val="Textocomentario"/>
      </w:pPr>
    </w:p>
    <w:p w14:paraId="6C33B947" w14:textId="0355BB46" w:rsidR="005F38F9" w:rsidRDefault="005F38F9" w:rsidP="007B5E42">
      <w:pPr>
        <w:pStyle w:val="Textocomentario"/>
      </w:pPr>
      <w:r>
        <w:t xml:space="preserve">Si la figura es de tu completa autoría, </w:t>
      </w:r>
      <w:r w:rsidRPr="008756D6">
        <w:rPr>
          <w:b/>
        </w:rPr>
        <w:t>NO</w:t>
      </w:r>
      <w:r>
        <w:t xml:space="preserve"> es necesario colocar la leyenda “Elaboración propia”.</w:t>
      </w:r>
    </w:p>
  </w:comment>
  <w:comment w:id="66" w:author="Autor" w:initials="A">
    <w:p w14:paraId="46CFD098" w14:textId="77777777" w:rsidR="00A71B2F" w:rsidRDefault="00A71B2F" w:rsidP="00A71B2F">
      <w:pPr>
        <w:pStyle w:val="Textocomentario"/>
      </w:pPr>
    </w:p>
    <w:p w14:paraId="5A929F1A" w14:textId="3F85C9A1" w:rsidR="00A71B2F" w:rsidRDefault="00A71B2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A71B2F" w:rsidRDefault="00A71B2F" w:rsidP="00A71B2F">
      <w:pPr>
        <w:pStyle w:val="Textocomentario"/>
      </w:pPr>
    </w:p>
    <w:p w14:paraId="6DEE8651" w14:textId="3451455B" w:rsidR="00A71B2F" w:rsidRDefault="00A71B2F" w:rsidP="00A71B2F">
      <w:pPr>
        <w:pStyle w:val="Textocomentario"/>
      </w:pPr>
      <w:r>
        <w:t>Los números consecutivos de cada figura se asignan automáticamente.</w:t>
      </w:r>
    </w:p>
    <w:p w14:paraId="72A3BD8B" w14:textId="77777777" w:rsidR="00A71B2F" w:rsidRDefault="00A71B2F" w:rsidP="00A71B2F">
      <w:pPr>
        <w:pStyle w:val="Textocomentario"/>
      </w:pPr>
    </w:p>
    <w:p w14:paraId="5FBB96B9" w14:textId="0EAB81E6" w:rsidR="00A71B2F" w:rsidRDefault="00A71B2F" w:rsidP="00A71B2F">
      <w:pPr>
        <w:pStyle w:val="Textocomentario"/>
      </w:pPr>
      <w:r>
        <w:t>Si tienes dudas, solicita asesoría en Biblioteca.</w:t>
      </w:r>
    </w:p>
  </w:comment>
  <w:comment w:id="68" w:author="Autor" w:initials="A">
    <w:p w14:paraId="5059F301" w14:textId="152DED38" w:rsidR="005F38F9" w:rsidRDefault="005F38F9"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5F38F9" w:rsidRDefault="005F38F9" w:rsidP="000F68C2">
      <w:pPr>
        <w:pStyle w:val="Textocomentario"/>
      </w:pPr>
    </w:p>
    <w:p w14:paraId="44BA6EBA" w14:textId="251267BA" w:rsidR="005F38F9" w:rsidRDefault="005F38F9" w:rsidP="000F68C2">
      <w:pPr>
        <w:pStyle w:val="Textocomentario"/>
      </w:pPr>
      <w:r>
        <w:t>Los números consecutivos de cada tabla se asignan automáticamente.</w:t>
      </w:r>
    </w:p>
    <w:p w14:paraId="25CC4927" w14:textId="77777777" w:rsidR="005F38F9" w:rsidRDefault="005F38F9" w:rsidP="000F68C2">
      <w:pPr>
        <w:pStyle w:val="Textocomentario"/>
      </w:pPr>
    </w:p>
    <w:p w14:paraId="291F2434" w14:textId="5070E68F" w:rsidR="005F38F9" w:rsidRDefault="005F38F9" w:rsidP="000F68C2">
      <w:pPr>
        <w:pStyle w:val="Textocomentario"/>
      </w:pPr>
      <w:r>
        <w:t>Si tienes dudas, solicita asesoría en Biblioteca.</w:t>
      </w:r>
    </w:p>
    <w:p w14:paraId="2F408B20" w14:textId="5A260C43" w:rsidR="005F38F9" w:rsidRDefault="005F38F9">
      <w:pPr>
        <w:pStyle w:val="Textocomentario"/>
      </w:pPr>
    </w:p>
  </w:comment>
  <w:comment w:id="69" w:author="Autor" w:initials="A">
    <w:p w14:paraId="7E115CA0" w14:textId="2E3F2759" w:rsidR="005F38F9" w:rsidRDefault="005F38F9">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70" w:author="Autor" w:initials="A">
    <w:p w14:paraId="07054698" w14:textId="12674B10" w:rsidR="005F38F9" w:rsidRDefault="005F38F9">
      <w:pPr>
        <w:pStyle w:val="Textocomentario"/>
      </w:pPr>
      <w:r>
        <w:rPr>
          <w:rStyle w:val="Refdecomentario"/>
        </w:rPr>
        <w:annotationRef/>
      </w:r>
      <w:r>
        <w:t>Palabra Tabla, número consecutivo y título de la tabla en cursiva, ambos en tamaño 12 puntos.</w:t>
      </w:r>
    </w:p>
    <w:p w14:paraId="28E81BF4" w14:textId="6191879B" w:rsidR="005F38F9" w:rsidRDefault="005F38F9">
      <w:pPr>
        <w:pStyle w:val="Textocomentario"/>
      </w:pPr>
    </w:p>
    <w:p w14:paraId="270C2CF0" w14:textId="77777777" w:rsidR="005F38F9" w:rsidRDefault="005F38F9">
      <w:pPr>
        <w:pStyle w:val="Textocomentario"/>
      </w:pPr>
    </w:p>
    <w:p w14:paraId="36E316F1" w14:textId="32DA39DB" w:rsidR="005F38F9" w:rsidRDefault="005F38F9">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5F38F9" w:rsidRDefault="005F38F9">
      <w:pPr>
        <w:pStyle w:val="Textocomentario"/>
      </w:pPr>
    </w:p>
    <w:p w14:paraId="4C1D0C1D" w14:textId="3A7A6E82" w:rsidR="005F38F9" w:rsidRDefault="005F38F9">
      <w:pPr>
        <w:pStyle w:val="Textocomentario"/>
      </w:pPr>
      <w:r>
        <w:t>Tabla 2</w:t>
      </w:r>
      <w:r>
        <w:br/>
      </w:r>
      <w:r w:rsidRPr="001A731E">
        <w:rPr>
          <w:rFonts w:cs="Times New Roman"/>
          <w:i/>
          <w:szCs w:val="24"/>
        </w:rPr>
        <w:t>Cita paráfrasis o no textual, dentro de paréntesis</w:t>
      </w:r>
    </w:p>
  </w:comment>
  <w:comment w:id="71" w:author="Autor" w:initials="A">
    <w:p w14:paraId="5995B0C5" w14:textId="77777777" w:rsidR="005F38F9" w:rsidRDefault="005F38F9"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5F38F9" w:rsidRDefault="005F38F9" w:rsidP="00234912">
      <w:pPr>
        <w:pStyle w:val="Textocomentario"/>
      </w:pPr>
    </w:p>
    <w:p w14:paraId="5C589537" w14:textId="4F04E9B9" w:rsidR="005F38F9" w:rsidRDefault="005F38F9" w:rsidP="00234912">
      <w:pPr>
        <w:pStyle w:val="Textocomentario"/>
      </w:pPr>
      <w:r>
        <w:t>Puedes utilizar el interlineado simple (1.0), intermedio (1.5) o doble (2.0)</w:t>
      </w:r>
    </w:p>
  </w:comment>
  <w:comment w:id="72" w:author="Autor" w:initials="A">
    <w:p w14:paraId="3CD5CA9C" w14:textId="3063DFB9" w:rsidR="005F38F9" w:rsidRDefault="005F38F9">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76" w:author="Autor" w:initials="A">
    <w:p w14:paraId="2168511F" w14:textId="46D4CE00" w:rsidR="005F38F9" w:rsidRDefault="005F38F9"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xml:space="preserve"> o Mendeley (recomendado y preferido). Es mala idea elaborar citas y referencias “manualmente”, son altas las posibilidades de errores.</w:t>
      </w:r>
    </w:p>
    <w:p w14:paraId="66BBF3EF" w14:textId="59F6387C" w:rsidR="005F38F9" w:rsidRPr="00411DFC" w:rsidRDefault="005F38F9" w:rsidP="0065676B">
      <w:pPr>
        <w:pStyle w:val="Textocomentario"/>
      </w:pPr>
    </w:p>
  </w:comment>
  <w:comment w:id="77" w:author="Autor" w:initials="A">
    <w:p w14:paraId="538A02BF" w14:textId="516A54E3" w:rsidR="005F38F9" w:rsidRPr="00411DFC" w:rsidRDefault="005F38F9" w:rsidP="0065676B">
      <w:pPr>
        <w:pStyle w:val="Textocomentario"/>
      </w:pPr>
      <w:r w:rsidRPr="00411DFC">
        <w:rPr>
          <w:rStyle w:val="Refdecomentario"/>
          <w:sz w:val="20"/>
          <w:szCs w:val="20"/>
        </w:rPr>
        <w:annotationRef/>
      </w:r>
      <w:r>
        <w:t>Libro con edición; autor corporativo.</w:t>
      </w:r>
    </w:p>
  </w:comment>
  <w:comment w:id="78" w:author="Autor" w:initials="A">
    <w:p w14:paraId="70983AF1" w14:textId="77777777" w:rsidR="005F38F9" w:rsidRPr="00411DFC" w:rsidRDefault="005F38F9"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9" w:author="Autor" w:initials="A">
    <w:p w14:paraId="1B1A1C6D" w14:textId="77777777" w:rsidR="005F38F9" w:rsidRPr="00411DFC" w:rsidRDefault="005F38F9"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80" w:author="Autor" w:initials="A">
    <w:p w14:paraId="53C1323A" w14:textId="77777777" w:rsidR="005F38F9" w:rsidRPr="00411DFC" w:rsidRDefault="005F38F9"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81" w:author="Autor" w:initials="A">
    <w:p w14:paraId="66E6FE93" w14:textId="77777777" w:rsidR="005F38F9" w:rsidRDefault="005F38F9" w:rsidP="00022FF2">
      <w:pPr>
        <w:pStyle w:val="Textocomentario"/>
      </w:pPr>
      <w:r>
        <w:rPr>
          <w:rStyle w:val="Refdecomentario"/>
        </w:rPr>
        <w:annotationRef/>
      </w:r>
      <w:r>
        <w:t>Tweet, estado de Facebook, Google + o red social</w:t>
      </w:r>
    </w:p>
  </w:comment>
  <w:comment w:id="82" w:author="Autor" w:initials="A">
    <w:p w14:paraId="35B0B07D" w14:textId="77777777" w:rsidR="005F38F9" w:rsidRPr="00411DFC" w:rsidRDefault="005F38F9" w:rsidP="0065676B">
      <w:pPr>
        <w:pStyle w:val="Textocomentario"/>
      </w:pPr>
      <w:r w:rsidRPr="00411DFC">
        <w:rPr>
          <w:rStyle w:val="Refdecomentario"/>
          <w:sz w:val="20"/>
          <w:szCs w:val="20"/>
        </w:rPr>
        <w:annotationRef/>
      </w:r>
      <w:r w:rsidRPr="00411DFC">
        <w:t>Artículo (inglés) con DOI (Digital Object Identifier)</w:t>
      </w:r>
    </w:p>
  </w:comment>
  <w:comment w:id="83" w:author="Autor" w:initials="A">
    <w:p w14:paraId="566F87F2" w14:textId="77777777" w:rsidR="005F38F9" w:rsidRPr="00411DFC" w:rsidRDefault="005F38F9" w:rsidP="0065676B">
      <w:pPr>
        <w:pStyle w:val="Textocomentario"/>
      </w:pPr>
      <w:r w:rsidRPr="00411DFC">
        <w:rPr>
          <w:rStyle w:val="Refdecomentario"/>
          <w:sz w:val="20"/>
          <w:szCs w:val="20"/>
        </w:rPr>
        <w:annotationRef/>
      </w:r>
      <w:r w:rsidRPr="00411DFC">
        <w:t>Artículo (español).</w:t>
      </w:r>
    </w:p>
  </w:comment>
  <w:comment w:id="84" w:author="Autor" w:initials="A">
    <w:p w14:paraId="0FBF3545" w14:textId="2B01FE7D" w:rsidR="005F38F9" w:rsidRPr="00411DFC" w:rsidRDefault="005F38F9"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85" w:author="Autor" w:initials="A">
    <w:p w14:paraId="356B5030" w14:textId="34A8D73E" w:rsidR="005F38F9" w:rsidRDefault="005F38F9"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86" w:author="Autor" w:initials="A">
    <w:p w14:paraId="70F01D26" w14:textId="77777777" w:rsidR="005F38F9" w:rsidRPr="00411DFC" w:rsidRDefault="005F38F9"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87" w:author="Autor" w:initials="A">
    <w:p w14:paraId="469B213B" w14:textId="77777777" w:rsidR="005F38F9" w:rsidRDefault="005F38F9" w:rsidP="0065676B">
      <w:pPr>
        <w:pStyle w:val="Textocomentario"/>
      </w:pPr>
      <w:r>
        <w:rPr>
          <w:rStyle w:val="Refdecomentario"/>
        </w:rPr>
        <w:annotationRef/>
      </w:r>
      <w:r>
        <w:rPr>
          <w:rStyle w:val="Refdecomentario"/>
        </w:rPr>
        <w:annotationRef/>
      </w:r>
      <w:r>
        <w:rPr>
          <w:rFonts w:cs="Times New Roman"/>
          <w:sz w:val="24"/>
          <w:szCs w:val="24"/>
        </w:rPr>
        <w:t>Libro.</w:t>
      </w:r>
    </w:p>
  </w:comment>
  <w:comment w:id="88" w:author="Autor" w:initials="A">
    <w:p w14:paraId="4856B9F6" w14:textId="77777777" w:rsidR="005F38F9" w:rsidRDefault="005F38F9"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9" w:author="Autor" w:initials="A">
    <w:p w14:paraId="4228F0ED" w14:textId="77777777" w:rsidR="005F38F9" w:rsidRDefault="005F38F9" w:rsidP="0065676B">
      <w:pPr>
        <w:pStyle w:val="Textocomentario"/>
      </w:pPr>
      <w:r>
        <w:rPr>
          <w:rStyle w:val="Refdecomentario"/>
        </w:rPr>
        <w:annotationRef/>
      </w:r>
      <w:r>
        <w:t>Artículo de revista exclusivamente en línea.</w:t>
      </w:r>
    </w:p>
  </w:comment>
  <w:comment w:id="90" w:author="Autor" w:initials="A">
    <w:p w14:paraId="37AF96C7" w14:textId="77777777" w:rsidR="005F38F9" w:rsidRDefault="005F38F9" w:rsidP="0065676B">
      <w:pPr>
        <w:pStyle w:val="Textocomentario"/>
      </w:pPr>
      <w:r>
        <w:rPr>
          <w:rStyle w:val="Refdecomentario"/>
        </w:rPr>
        <w:annotationRef/>
      </w:r>
      <w:r>
        <w:t>Película, documental, serie, programa de TV.</w:t>
      </w:r>
    </w:p>
  </w:comment>
  <w:comment w:id="91" w:author="Autor" w:initials="A">
    <w:p w14:paraId="66383299" w14:textId="77777777" w:rsidR="005F38F9" w:rsidRDefault="005F38F9"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92" w:author="Autor" w:initials="A">
    <w:p w14:paraId="14F9FD6A" w14:textId="77777777" w:rsidR="005F38F9" w:rsidRDefault="005F38F9" w:rsidP="0065676B">
      <w:pPr>
        <w:pStyle w:val="Textocomentario"/>
      </w:pPr>
      <w:r>
        <w:rPr>
          <w:rStyle w:val="Refdecomentario"/>
        </w:rPr>
        <w:annotationRef/>
      </w:r>
      <w:r>
        <w:t>Software, programas de computación.</w:t>
      </w:r>
    </w:p>
  </w:comment>
  <w:comment w:id="93" w:author="Autor" w:initials="A">
    <w:p w14:paraId="557B7937" w14:textId="77777777" w:rsidR="005F38F9" w:rsidRDefault="005F38F9"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94" w:author="Autor" w:initials="A">
    <w:p w14:paraId="7CE6052C" w14:textId="77777777" w:rsidR="005F38F9" w:rsidRDefault="005F38F9"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95" w:author="Autor" w:initials="A">
    <w:p w14:paraId="1F617328" w14:textId="77777777" w:rsidR="005F38F9" w:rsidRDefault="005F38F9"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96" w:author="Autor" w:initials="A">
    <w:p w14:paraId="788B76E8" w14:textId="77777777" w:rsidR="005F38F9" w:rsidRDefault="005F38F9"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97" w:author="Autor" w:initials="A">
    <w:p w14:paraId="1FC322B5" w14:textId="60CF6C6E" w:rsidR="005F38F9" w:rsidRDefault="005F38F9"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99" w:author="Autor" w:initials="A">
    <w:p w14:paraId="41A1811D" w14:textId="77777777" w:rsidR="005F38F9" w:rsidRDefault="005F38F9">
      <w:pPr>
        <w:pStyle w:val="Textocomentario"/>
      </w:pPr>
      <w:r>
        <w:rPr>
          <w:rStyle w:val="Refdecomentario"/>
        </w:rPr>
        <w:annotationRef/>
      </w:r>
      <w:r>
        <w:t>Incluye en la tabla de contenido solo el título Anexos, no incluyas Anexo 1, Anexo 2, Anexo 3, etc.</w:t>
      </w:r>
    </w:p>
    <w:p w14:paraId="2DF56C29" w14:textId="77777777" w:rsidR="005F38F9" w:rsidRDefault="005F38F9" w:rsidP="00782E25">
      <w:pPr>
        <w:pStyle w:val="Textocomentario"/>
        <w:rPr>
          <w:b/>
          <w:color w:val="FF0000"/>
        </w:rPr>
      </w:pPr>
    </w:p>
    <w:p w14:paraId="49A0206B" w14:textId="30F479E7" w:rsidR="005F38F9" w:rsidRDefault="005F38F9"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5F38F9" w:rsidRDefault="005F38F9" w:rsidP="00782E25">
      <w:pPr>
        <w:pStyle w:val="Textocomentario"/>
      </w:pPr>
    </w:p>
    <w:p w14:paraId="453BE36E" w14:textId="1CABE968" w:rsidR="005F38F9" w:rsidRDefault="005F38F9"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3A56F1" w15:done="0"/>
  <w15:commentEx w15:paraId="59578F2F" w15:done="0"/>
  <w15:commentEx w15:paraId="5572445A" w15:done="0"/>
  <w15:commentEx w15:paraId="70ABD202" w15:done="0"/>
  <w15:commentEx w15:paraId="7098808B" w15:done="0"/>
  <w15:commentEx w15:paraId="290CF6C2" w15:done="0"/>
  <w15:commentEx w15:paraId="6A0E7401" w15:done="0"/>
  <w15:commentEx w15:paraId="78F36A57" w15:done="0"/>
  <w15:commentEx w15:paraId="2D438358" w15:done="0"/>
  <w15:commentEx w15:paraId="121284A3" w15:done="0"/>
  <w15:commentEx w15:paraId="6B77277F" w15:done="0"/>
  <w15:commentEx w15:paraId="55331B83" w15:done="0"/>
  <w15:commentEx w15:paraId="34B6CA54"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FAD207" w14:textId="77777777" w:rsidR="00B31AA8" w:rsidRDefault="00B31AA8" w:rsidP="006B13CA">
      <w:pPr>
        <w:spacing w:line="240" w:lineRule="auto"/>
      </w:pPr>
      <w:r>
        <w:separator/>
      </w:r>
    </w:p>
  </w:endnote>
  <w:endnote w:type="continuationSeparator" w:id="0">
    <w:p w14:paraId="15AD1AA9" w14:textId="77777777" w:rsidR="00B31AA8" w:rsidRDefault="00B31AA8"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4572B" w14:textId="77777777" w:rsidR="00B31AA8" w:rsidRDefault="00B31AA8" w:rsidP="006B13CA">
      <w:pPr>
        <w:spacing w:line="240" w:lineRule="auto"/>
      </w:pPr>
      <w:r>
        <w:separator/>
      </w:r>
    </w:p>
  </w:footnote>
  <w:footnote w:type="continuationSeparator" w:id="0">
    <w:p w14:paraId="25A2763A" w14:textId="77777777" w:rsidR="00B31AA8" w:rsidRDefault="00B31AA8" w:rsidP="006B13CA">
      <w:pPr>
        <w:spacing w:line="240" w:lineRule="auto"/>
      </w:pPr>
      <w:r>
        <w:continuationSeparator/>
      </w:r>
    </w:p>
  </w:footnote>
  <w:footnote w:id="1">
    <w:p w14:paraId="132D75B2" w14:textId="7948B0D1" w:rsidR="005F38F9" w:rsidRDefault="005F38F9" w:rsidP="003D1806">
      <w:pPr>
        <w:pStyle w:val="Textonotapie"/>
        <w:ind w:firstLine="708"/>
      </w:pPr>
      <w:r>
        <w:rPr>
          <w:rStyle w:val="Refdenotaalpie"/>
        </w:rPr>
        <w:footnoteRef/>
      </w:r>
      <w:r>
        <w:t xml:space="preserve"> No utilice</w:t>
      </w:r>
      <w:r w:rsidR="00AA54DF">
        <w:t>s</w:t>
      </w:r>
      <w:r>
        <w:t xml:space="preserve">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96CA9" w14:textId="1A914065" w:rsidR="005F38F9" w:rsidRDefault="005F38F9"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4E0C6F" w:rsidRPr="004E0C6F">
          <w:rPr>
            <w:noProof/>
            <w:sz w:val="20"/>
            <w:szCs w:val="20"/>
            <w:lang w:val="es-ES"/>
          </w:rPr>
          <w:t>21</w:t>
        </w:r>
        <w:r w:rsidRPr="0008236F">
          <w:rPr>
            <w:sz w:val="20"/>
            <w:szCs w:val="20"/>
          </w:rPr>
          <w:fldChar w:fldCharType="end"/>
        </w:r>
      </w:sdtContent>
    </w:sdt>
  </w:p>
  <w:p w14:paraId="529A43D8" w14:textId="77777777" w:rsidR="005F38F9" w:rsidRPr="002421AA" w:rsidRDefault="005F38F9" w:rsidP="002421AA">
    <w:pPr>
      <w:pStyle w:val="Encabezado"/>
    </w:pPr>
  </w:p>
  <w:p w14:paraId="21A3D53C" w14:textId="77777777" w:rsidR="005F38F9" w:rsidRDefault="005F38F9"/>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8"/>
  </w:num>
  <w:num w:numId="4">
    <w:abstractNumId w:val="4"/>
  </w:num>
  <w:num w:numId="5">
    <w:abstractNumId w:val="1"/>
  </w:num>
  <w:num w:numId="6">
    <w:abstractNumId w:val="6"/>
  </w:num>
  <w:num w:numId="7">
    <w:abstractNumId w:val="0"/>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E45"/>
    <w:rsid w:val="000C3FEF"/>
    <w:rsid w:val="000C43B6"/>
    <w:rsid w:val="000C4F35"/>
    <w:rsid w:val="000D3AFF"/>
    <w:rsid w:val="000D7E93"/>
    <w:rsid w:val="000E0B9D"/>
    <w:rsid w:val="000F2962"/>
    <w:rsid w:val="000F68C2"/>
    <w:rsid w:val="001049DD"/>
    <w:rsid w:val="001132B1"/>
    <w:rsid w:val="00115036"/>
    <w:rsid w:val="001174C4"/>
    <w:rsid w:val="001203CE"/>
    <w:rsid w:val="00143717"/>
    <w:rsid w:val="00144028"/>
    <w:rsid w:val="00146FA9"/>
    <w:rsid w:val="001509FE"/>
    <w:rsid w:val="001605DC"/>
    <w:rsid w:val="001619F7"/>
    <w:rsid w:val="001814D8"/>
    <w:rsid w:val="00181C5A"/>
    <w:rsid w:val="001906E3"/>
    <w:rsid w:val="00194C3C"/>
    <w:rsid w:val="001A3EC0"/>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A0385"/>
    <w:rsid w:val="002A07F7"/>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511D"/>
    <w:rsid w:val="00325B0E"/>
    <w:rsid w:val="0032640F"/>
    <w:rsid w:val="003352C4"/>
    <w:rsid w:val="00337679"/>
    <w:rsid w:val="003539E0"/>
    <w:rsid w:val="00360BF1"/>
    <w:rsid w:val="00361755"/>
    <w:rsid w:val="00366655"/>
    <w:rsid w:val="00377F9C"/>
    <w:rsid w:val="0038182A"/>
    <w:rsid w:val="00381870"/>
    <w:rsid w:val="0039102D"/>
    <w:rsid w:val="00393512"/>
    <w:rsid w:val="00397063"/>
    <w:rsid w:val="003975DF"/>
    <w:rsid w:val="003B1800"/>
    <w:rsid w:val="003B5DB3"/>
    <w:rsid w:val="003B629D"/>
    <w:rsid w:val="003C2C0F"/>
    <w:rsid w:val="003C5EC0"/>
    <w:rsid w:val="003D1806"/>
    <w:rsid w:val="003D4984"/>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720C6"/>
    <w:rsid w:val="0047262E"/>
    <w:rsid w:val="00475ED8"/>
    <w:rsid w:val="00480B41"/>
    <w:rsid w:val="004B3744"/>
    <w:rsid w:val="004B603B"/>
    <w:rsid w:val="004B7A71"/>
    <w:rsid w:val="004C0805"/>
    <w:rsid w:val="004C2530"/>
    <w:rsid w:val="004C5EE3"/>
    <w:rsid w:val="004E0C6F"/>
    <w:rsid w:val="004E4F1A"/>
    <w:rsid w:val="004E537D"/>
    <w:rsid w:val="005035D0"/>
    <w:rsid w:val="00510280"/>
    <w:rsid w:val="00515F88"/>
    <w:rsid w:val="005171D8"/>
    <w:rsid w:val="00517D2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57D4"/>
    <w:rsid w:val="005F2FBC"/>
    <w:rsid w:val="005F38F9"/>
    <w:rsid w:val="005F5EFA"/>
    <w:rsid w:val="006052B0"/>
    <w:rsid w:val="00605BD5"/>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B13CA"/>
    <w:rsid w:val="006B4445"/>
    <w:rsid w:val="006B6D2A"/>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22FB3"/>
    <w:rsid w:val="0092417F"/>
    <w:rsid w:val="009274F3"/>
    <w:rsid w:val="00930D47"/>
    <w:rsid w:val="00931931"/>
    <w:rsid w:val="00932C75"/>
    <w:rsid w:val="00950C28"/>
    <w:rsid w:val="0097056F"/>
    <w:rsid w:val="00973658"/>
    <w:rsid w:val="00973F69"/>
    <w:rsid w:val="00996E74"/>
    <w:rsid w:val="00997563"/>
    <w:rsid w:val="009A0486"/>
    <w:rsid w:val="009B35C3"/>
    <w:rsid w:val="009B520B"/>
    <w:rsid w:val="009B5F51"/>
    <w:rsid w:val="009B6D8E"/>
    <w:rsid w:val="009C674D"/>
    <w:rsid w:val="009D506E"/>
    <w:rsid w:val="009D52B4"/>
    <w:rsid w:val="009F18D8"/>
    <w:rsid w:val="009F2193"/>
    <w:rsid w:val="009F75BE"/>
    <w:rsid w:val="00A0794E"/>
    <w:rsid w:val="00A20F96"/>
    <w:rsid w:val="00A20FF0"/>
    <w:rsid w:val="00A24847"/>
    <w:rsid w:val="00A2768E"/>
    <w:rsid w:val="00A328ED"/>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1170"/>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E513C"/>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77DD3"/>
    <w:rsid w:val="00C80061"/>
    <w:rsid w:val="00C805C2"/>
    <w:rsid w:val="00C83239"/>
    <w:rsid w:val="00C909C4"/>
    <w:rsid w:val="00C94E10"/>
    <w:rsid w:val="00CB4C33"/>
    <w:rsid w:val="00CB4CB5"/>
    <w:rsid w:val="00CB5C7E"/>
    <w:rsid w:val="00CC076C"/>
    <w:rsid w:val="00CD751F"/>
    <w:rsid w:val="00CE5170"/>
    <w:rsid w:val="00D06DFB"/>
    <w:rsid w:val="00D1134D"/>
    <w:rsid w:val="00D124A7"/>
    <w:rsid w:val="00D13280"/>
    <w:rsid w:val="00D21A39"/>
    <w:rsid w:val="00D30C37"/>
    <w:rsid w:val="00D3430F"/>
    <w:rsid w:val="00D36150"/>
    <w:rsid w:val="00D4774E"/>
    <w:rsid w:val="00D53206"/>
    <w:rsid w:val="00D63F3A"/>
    <w:rsid w:val="00D67A91"/>
    <w:rsid w:val="00D724E6"/>
    <w:rsid w:val="00D7668C"/>
    <w:rsid w:val="00D76C14"/>
    <w:rsid w:val="00D827F0"/>
    <w:rsid w:val="00DA6F96"/>
    <w:rsid w:val="00DA7B3D"/>
    <w:rsid w:val="00DB23C8"/>
    <w:rsid w:val="00DB76B4"/>
    <w:rsid w:val="00DC2359"/>
    <w:rsid w:val="00DD27B2"/>
    <w:rsid w:val="00DD5DB9"/>
    <w:rsid w:val="00DD6B8A"/>
    <w:rsid w:val="00DE4AD3"/>
    <w:rsid w:val="00DE62DC"/>
    <w:rsid w:val="00DE6336"/>
    <w:rsid w:val="00DF22A5"/>
    <w:rsid w:val="00DF4B48"/>
    <w:rsid w:val="00E02F9F"/>
    <w:rsid w:val="00E13C23"/>
    <w:rsid w:val="00E21F5E"/>
    <w:rsid w:val="00E31C1A"/>
    <w:rsid w:val="00E371E1"/>
    <w:rsid w:val="00E40ABA"/>
    <w:rsid w:val="00E41C47"/>
    <w:rsid w:val="00E469E5"/>
    <w:rsid w:val="00E52649"/>
    <w:rsid w:val="00E53CFB"/>
    <w:rsid w:val="00E5510F"/>
    <w:rsid w:val="00E55D17"/>
    <w:rsid w:val="00E72954"/>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E1EAB"/>
    <w:rsid w:val="00EF2223"/>
    <w:rsid w:val="00F15413"/>
    <w:rsid w:val="00F255F2"/>
    <w:rsid w:val="00F42C35"/>
    <w:rsid w:val="00F42FE5"/>
    <w:rsid w:val="00F53A1F"/>
    <w:rsid w:val="00F60133"/>
    <w:rsid w:val="00F63C7F"/>
    <w:rsid w:val="00F676AE"/>
    <w:rsid w:val="00F81B0C"/>
    <w:rsid w:val="00F835F4"/>
    <w:rsid w:val="00F84456"/>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99"/>
    <w:unhideWhenUsed/>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10"/>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jpg"/><Relationship Id="rId26" Type="http://schemas.openxmlformats.org/officeDocument/2006/relationships/image" Target="media/image14.png"/><Relationship Id="rId39" Type="http://schemas.openxmlformats.org/officeDocument/2006/relationships/image" Target="media/image21.png"/><Relationship Id="rId21" Type="http://schemas.openxmlformats.org/officeDocument/2006/relationships/hyperlink" Target="http://bibliotecadigital.usb.edu.co:90/admin_bd/login/login.php" TargetMode="External"/><Relationship Id="rId34" Type="http://schemas.openxmlformats.org/officeDocument/2006/relationships/hyperlink" Target="https://goo.gl/LdQbkg" TargetMode="External"/><Relationship Id="rId42" Type="http://schemas.openxmlformats.org/officeDocument/2006/relationships/image" Target="media/image24.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jp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hyperlink" Target="https://www.mendeley.com/download-mendeley-desktop/" TargetMode="Externa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40.png"/><Relationship Id="rId53" Type="http://schemas.openxmlformats.org/officeDocument/2006/relationships/image" Target="media/image33.png"/><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5.png"/><Relationship Id="rId14" Type="http://schemas.openxmlformats.org/officeDocument/2006/relationships/hyperlink" Target="https://co.creativecommons.org/?page_id=13" TargetMode="Externa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7.png"/><Relationship Id="rId35" Type="http://schemas.openxmlformats.org/officeDocument/2006/relationships/hyperlink" Target="https://www.legalbluebook.com/" TargetMode="External"/><Relationship Id="rId43" Type="http://schemas.openxmlformats.org/officeDocument/2006/relationships/image" Target="media/image230.png"/><Relationship Id="rId48" Type="http://schemas.openxmlformats.org/officeDocument/2006/relationships/image" Target="media/image28.png"/><Relationship Id="rId56"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6.jpg"/><Relationship Id="rId25" Type="http://schemas.openxmlformats.org/officeDocument/2006/relationships/image" Target="media/image13.png"/><Relationship Id="rId33" Type="http://schemas.openxmlformats.org/officeDocument/2006/relationships/hyperlink" Target="https://goo.gl/As4EN3" TargetMode="External"/><Relationship Id="rId38" Type="http://schemas.openxmlformats.org/officeDocument/2006/relationships/image" Target="media/image20.png"/><Relationship Id="rId46" Type="http://schemas.openxmlformats.org/officeDocument/2006/relationships/image" Target="media/image26.png"/><Relationship Id="rId20" Type="http://schemas.openxmlformats.org/officeDocument/2006/relationships/header" Target="header1.xml"/><Relationship Id="rId41" Type="http://schemas.openxmlformats.org/officeDocument/2006/relationships/image" Target="media/image23.pn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4.jpeg"/><Relationship Id="rId36" Type="http://schemas.openxmlformats.org/officeDocument/2006/relationships/image" Target="media/image18.png"/><Relationship Id="rId49" Type="http://schemas.openxmlformats.org/officeDocument/2006/relationships/image" Target="media/image29.jpeg"/><Relationship Id="rId57" Type="http://schemas.openxmlformats.org/officeDocument/2006/relationships/theme" Target="theme/theme1.xml"/><Relationship Id="rId10" Type="http://schemas.openxmlformats.org/officeDocument/2006/relationships/comments" Target="comments.xml"/><Relationship Id="rId31" Type="http://schemas.openxmlformats.org/officeDocument/2006/relationships/hyperlink" Target="https://www.mendeley.com/join/" TargetMode="External"/><Relationship Id="rId44" Type="http://schemas.openxmlformats.org/officeDocument/2006/relationships/image" Target="media/image25.png"/><Relationship Id="rId52"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4C2059C7899247499C0A9915DA05914D"/>
        <w:category>
          <w:name w:val="General"/>
          <w:gallery w:val="placeholder"/>
        </w:category>
        <w:types>
          <w:type w:val="bbPlcHdr"/>
        </w:types>
        <w:behaviors>
          <w:behavior w:val="content"/>
        </w:behaviors>
        <w:guid w:val="{32A29BE0-D2D8-491C-8DFA-8EAFD2F712FF}"/>
      </w:docPartPr>
      <w:docPartBody>
        <w:p w:rsidR="006B7788" w:rsidRDefault="002172D4" w:rsidP="002172D4">
          <w:pPr>
            <w:pStyle w:val="4C2059C7899247499C0A9915DA05914D1"/>
          </w:pPr>
          <w:r w:rsidRPr="007A2281">
            <w:rPr>
              <w:rStyle w:val="Textodelmarcadordeposicin"/>
            </w:rPr>
            <w:t>Elija un elemento.</w:t>
          </w:r>
        </w:p>
      </w:docPartBody>
    </w:docPart>
    <w:docPart>
      <w:docPartPr>
        <w:name w:val="868E6445A4AD477796F9F86286F5076B"/>
        <w:category>
          <w:name w:val="General"/>
          <w:gallery w:val="placeholder"/>
        </w:category>
        <w:types>
          <w:type w:val="bbPlcHdr"/>
        </w:types>
        <w:behaviors>
          <w:behavior w:val="content"/>
        </w:behaviors>
        <w:guid w:val="{D2436528-C103-4EFB-AB9D-0FA9C325393D}"/>
      </w:docPartPr>
      <w:docPartBody>
        <w:p w:rsidR="006B7788" w:rsidRDefault="002172D4" w:rsidP="002172D4">
          <w:pPr>
            <w:pStyle w:val="868E6445A4AD477796F9F86286F5076B1"/>
          </w:pPr>
          <w:r w:rsidRPr="00F63384">
            <w:rPr>
              <w:rStyle w:val="Textodelmarcadordeposicin"/>
              <w:rFonts w:cs="Times New Roman"/>
              <w:szCs w:val="24"/>
            </w:rPr>
            <w:t>Elija un elemento.</w:t>
          </w:r>
        </w:p>
      </w:docPartBody>
    </w:docPart>
    <w:docPart>
      <w:docPartPr>
        <w:name w:val="52A95E2178D643B398D57C471B6FF8C5"/>
        <w:category>
          <w:name w:val="General"/>
          <w:gallery w:val="placeholder"/>
        </w:category>
        <w:types>
          <w:type w:val="bbPlcHdr"/>
        </w:types>
        <w:behaviors>
          <w:behavior w:val="content"/>
        </w:behaviors>
        <w:guid w:val="{A6B67583-6A69-4B08-8B29-CBCD80012A33}"/>
      </w:docPartPr>
      <w:docPartBody>
        <w:p w:rsidR="006B7788" w:rsidRDefault="002172D4" w:rsidP="002172D4">
          <w:pPr>
            <w:pStyle w:val="52A95E2178D643B398D57C471B6FF8C51"/>
          </w:pPr>
          <w:r w:rsidRPr="005F024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
      <w:docPartPr>
        <w:name w:val="4AE37A8C3E6C4C6AAF813F5217C20CC6"/>
        <w:category>
          <w:name w:val="General"/>
          <w:gallery w:val="placeholder"/>
        </w:category>
        <w:types>
          <w:type w:val="bbPlcHdr"/>
        </w:types>
        <w:behaviors>
          <w:behavior w:val="content"/>
        </w:behaviors>
        <w:guid w:val="{0911BA18-9119-4108-BC41-D18E0E36C282}"/>
      </w:docPartPr>
      <w:docPartBody>
        <w:p w:rsidR="00DB7D0D" w:rsidRDefault="00C54684" w:rsidP="00C54684">
          <w:pPr>
            <w:pStyle w:val="4AE37A8C3E6C4C6AAF813F5217C20CC6"/>
          </w:pPr>
          <w:r w:rsidRPr="007A2281">
            <w:rPr>
              <w:rStyle w:val="Textodelmarcadordeposicin"/>
            </w:rPr>
            <w:t>Elija un elemento.</w:t>
          </w:r>
        </w:p>
      </w:docPartBody>
    </w:docPart>
    <w:docPart>
      <w:docPartPr>
        <w:name w:val="F8C98BB769AD46F88759D719B08AD523"/>
        <w:category>
          <w:name w:val="General"/>
          <w:gallery w:val="placeholder"/>
        </w:category>
        <w:types>
          <w:type w:val="bbPlcHdr"/>
        </w:types>
        <w:behaviors>
          <w:behavior w:val="content"/>
        </w:behaviors>
        <w:guid w:val="{01DFE4FD-BD6A-4418-B40B-B66F301E5E2C}"/>
      </w:docPartPr>
      <w:docPartBody>
        <w:p w:rsidR="00642842" w:rsidRDefault="006C4396" w:rsidP="006C4396">
          <w:pPr>
            <w:pStyle w:val="F8C98BB769AD46F88759D719B08AD523"/>
          </w:pPr>
          <w:r w:rsidRPr="007A2281">
            <w:rPr>
              <w:rStyle w:val="Textodelmarcadordeposicin"/>
            </w:rPr>
            <w:t>Elija un elemento.</w:t>
          </w:r>
        </w:p>
      </w:docPartBody>
    </w:docPart>
    <w:docPart>
      <w:docPartPr>
        <w:name w:val="F7ADEDA404C043E7A0101A12CF6882A7"/>
        <w:category>
          <w:name w:val="General"/>
          <w:gallery w:val="placeholder"/>
        </w:category>
        <w:types>
          <w:type w:val="bbPlcHdr"/>
        </w:types>
        <w:behaviors>
          <w:behavior w:val="content"/>
        </w:behaviors>
        <w:guid w:val="{AA884B4C-6EC9-42AA-B9C6-112E74565CFB}"/>
      </w:docPartPr>
      <w:docPartBody>
        <w:p w:rsidR="00642842" w:rsidRDefault="006C4396" w:rsidP="006C4396">
          <w:pPr>
            <w:pStyle w:val="F7ADEDA404C043E7A0101A12CF6882A7"/>
          </w:pPr>
          <w:r w:rsidRPr="00171C88">
            <w:rPr>
              <w:rStyle w:val="Textodelmarcadordeposicin"/>
            </w:rPr>
            <w:t>Elija un elemento.</w:t>
          </w:r>
        </w:p>
      </w:docPartBody>
    </w:docPart>
    <w:docPart>
      <w:docPartPr>
        <w:name w:val="2BD3DC5F628842CCAF8784704316F1EA"/>
        <w:category>
          <w:name w:val="General"/>
          <w:gallery w:val="placeholder"/>
        </w:category>
        <w:types>
          <w:type w:val="bbPlcHdr"/>
        </w:types>
        <w:behaviors>
          <w:behavior w:val="content"/>
        </w:behaviors>
        <w:guid w:val="{4247606E-379D-4901-8B4D-708BD8CC0E0D}"/>
      </w:docPartPr>
      <w:docPartBody>
        <w:p w:rsidR="00942F73" w:rsidRDefault="00414211" w:rsidP="00414211">
          <w:pPr>
            <w:pStyle w:val="2BD3DC5F628842CCAF8784704316F1EA"/>
          </w:pPr>
          <w:r w:rsidRPr="007A2281">
            <w:rPr>
              <w:rStyle w:val="Textodelmarcadordeposicin"/>
            </w:rPr>
            <w:t>Elija un elemento.</w:t>
          </w:r>
        </w:p>
      </w:docPartBody>
    </w:docPart>
    <w:docPart>
      <w:docPartPr>
        <w:name w:val="C31BA83C39E14E52AE9C3D120910C2DB"/>
        <w:category>
          <w:name w:val="General"/>
          <w:gallery w:val="placeholder"/>
        </w:category>
        <w:types>
          <w:type w:val="bbPlcHdr"/>
        </w:types>
        <w:behaviors>
          <w:behavior w:val="content"/>
        </w:behaviors>
        <w:guid w:val="{615E7407-58F1-4976-B6A5-133951E9321E}"/>
      </w:docPartPr>
      <w:docPartBody>
        <w:p w:rsidR="005B7C16" w:rsidRDefault="005B7C16" w:rsidP="005B7C16">
          <w:pPr>
            <w:pStyle w:val="C31BA83C39E14E52AE9C3D120910C2DB"/>
          </w:pPr>
          <w:r w:rsidRPr="007A2281">
            <w:rPr>
              <w:rStyle w:val="Textodelmarcadordeposicin"/>
            </w:rPr>
            <w:t>Elija un elemento.</w:t>
          </w:r>
        </w:p>
      </w:docPartBody>
    </w:docPart>
    <w:docPart>
      <w:docPartPr>
        <w:name w:val="B5DB3982D6EE49D8B4A168396A4834C4"/>
        <w:category>
          <w:name w:val="General"/>
          <w:gallery w:val="placeholder"/>
        </w:category>
        <w:types>
          <w:type w:val="bbPlcHdr"/>
        </w:types>
        <w:behaviors>
          <w:behavior w:val="content"/>
        </w:behaviors>
        <w:guid w:val="{319A4E53-F7A6-4932-AD65-02A5B0519926}"/>
      </w:docPartPr>
      <w:docPartBody>
        <w:p w:rsidR="00896603" w:rsidRDefault="005756A3" w:rsidP="005756A3">
          <w:pPr>
            <w:pStyle w:val="B5DB3982D6EE49D8B4A168396A4834C4"/>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194"/>
    <w:rsid w:val="0001585E"/>
    <w:rsid w:val="000522D2"/>
    <w:rsid w:val="000668B3"/>
    <w:rsid w:val="000E7FB8"/>
    <w:rsid w:val="001E37B7"/>
    <w:rsid w:val="00202467"/>
    <w:rsid w:val="002172D4"/>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10DE2"/>
    <w:rsid w:val="00642842"/>
    <w:rsid w:val="00674715"/>
    <w:rsid w:val="00696537"/>
    <w:rsid w:val="006B7788"/>
    <w:rsid w:val="006C4396"/>
    <w:rsid w:val="006D186D"/>
    <w:rsid w:val="007245E1"/>
    <w:rsid w:val="007E5A73"/>
    <w:rsid w:val="007F7C2F"/>
    <w:rsid w:val="00806A2D"/>
    <w:rsid w:val="00896603"/>
    <w:rsid w:val="008A658B"/>
    <w:rsid w:val="008B7F48"/>
    <w:rsid w:val="00911224"/>
    <w:rsid w:val="00942F73"/>
    <w:rsid w:val="00A001BD"/>
    <w:rsid w:val="00A47D73"/>
    <w:rsid w:val="00A82B82"/>
    <w:rsid w:val="00B17CE7"/>
    <w:rsid w:val="00B3755C"/>
    <w:rsid w:val="00C54684"/>
    <w:rsid w:val="00CC4A93"/>
    <w:rsid w:val="00D02D08"/>
    <w:rsid w:val="00D05FD2"/>
    <w:rsid w:val="00D40D95"/>
    <w:rsid w:val="00DB0A63"/>
    <w:rsid w:val="00DB7D0D"/>
    <w:rsid w:val="00E904FA"/>
    <w:rsid w:val="00EC2710"/>
    <w:rsid w:val="00ED1840"/>
    <w:rsid w:val="00F03C56"/>
    <w:rsid w:val="00F41183"/>
    <w:rsid w:val="00F715C0"/>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756A3"/>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19D005CC-0E2E-4E81-9EB6-68C5834CD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9108</Words>
  <Characters>50097</Characters>
  <Application>Microsoft Office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1-19T21:36:00Z</dcterms:created>
  <dcterms:modified xsi:type="dcterms:W3CDTF">2017-01-24T15:56:00Z</dcterms:modified>
</cp:coreProperties>
</file>